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Flemming and Wuertz,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rsidP="00C70A24">
      <w:pPr>
        <w:pPrChange w:id="2" w:author="Caitlin Page Casar" w:date="2019-06-04T14:07:00Z">
          <w:pPr>
            <w:pStyle w:val="CommentText"/>
            <w:ind w:left="360"/>
          </w:pPr>
        </w:pPrChange>
      </w:pPr>
    </w:p>
    <w:p w14:paraId="31BC1376" w14:textId="18614951" w:rsidR="0070230B" w:rsidDel="00C70A24" w:rsidRDefault="0070230B" w:rsidP="00C70A24">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r>
        <w:rPr>
          <w:sz w:val="22"/>
          <w:szCs w:val="22"/>
        </w:rPr>
        <w:t xml:space="preserve">chemolithotrophic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or 30% of global prokaryotic biomass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 xml:space="preserve">(Magnabosco </w:t>
        </w:r>
        <w:r w:rsidR="009B73BF" w:rsidRPr="009B73BF">
          <w:rPr>
            <w:i/>
            <w:iCs/>
            <w:sz w:val="22"/>
            <w:rPrChange w:id="21" w:author="Caitlin Page Casar" w:date="2019-05-26T16:47:00Z">
              <w:rPr>
                <w:i/>
                <w:iCs/>
              </w:rPr>
            </w:rPrChange>
          </w:rPr>
          <w:t>et al.</w:t>
        </w:r>
        <w:r w:rsidR="009B73BF" w:rsidRPr="009B73BF">
          <w:rPr>
            <w:sz w:val="22"/>
            <w:rPrChange w:id="22" w:author="Caitlin Page Casar" w:date="2019-05-26T16:47:00Z">
              <w:rPr/>
            </w:rPrChange>
          </w:rPr>
          <w:t>, 2018; Flemming &amp; Wuertz, 2019)</w:t>
        </w:r>
        <w:r w:rsidR="009B73BF">
          <w:rPr>
            <w:sz w:val="22"/>
            <w:szCs w:val="22"/>
          </w:rPr>
          <w:fldChar w:fldCharType="end"/>
        </w:r>
        <w:r w:rsidR="009B73BF">
          <w:rPr>
            <w:sz w:val="22"/>
            <w:szCs w:val="22"/>
          </w:rPr>
          <w:t xml:space="preserve">. </w:t>
        </w:r>
      </w:ins>
      <w:del w:id="23"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24" w:author="Caitlin Page Casar" w:date="2019-05-26T16:46:00Z">
        <w:r w:rsidRPr="007A3AFF" w:rsidDel="009B73BF">
          <w:rPr>
            <w:sz w:val="22"/>
            <w:szCs w:val="22"/>
          </w:rPr>
          <w:delText>.</w:delText>
        </w:r>
      </w:del>
      <w:del w:id="25"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26"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27"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cell density estimates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28" w:author="Caitlin Page Casar" w:date="2019-05-26T16:35:00Z">
        <w:r w:rsidRPr="007A3AFF" w:rsidDel="00210353">
          <w:rPr>
            <w:sz w:val="22"/>
            <w:szCs w:val="22"/>
          </w:rPr>
          <w:delText>40</w:delText>
        </w:r>
      </w:del>
      <w:ins w:id="29"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0"/>
      <w:commentRangeStart w:id="31"/>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0"/>
      <w:r>
        <w:rPr>
          <w:rStyle w:val="CommentReference"/>
        </w:rPr>
        <w:commentReference w:id="30"/>
      </w:r>
      <w:commentRangeEnd w:id="31"/>
      <w:r w:rsidR="0043334D">
        <w:rPr>
          <w:rStyle w:val="CommentReference"/>
        </w:rPr>
        <w:commentReference w:id="31"/>
      </w:r>
      <w:r w:rsidRPr="007A3AFF">
        <w:rPr>
          <w:sz w:val="22"/>
          <w:szCs w:val="22"/>
        </w:rPr>
        <w:t xml:space="preserve">. </w:t>
      </w:r>
    </w:p>
    <w:p w14:paraId="355C3B88" w14:textId="2E648EE6" w:rsidR="00500B7C" w:rsidRDefault="00500B7C" w:rsidP="00C70A24">
      <w:pPr>
        <w:pStyle w:val="CommentText"/>
        <w:spacing w:before="120" w:line="276" w:lineRule="auto"/>
        <w:jc w:val="both"/>
        <w:rPr>
          <w:sz w:val="22"/>
          <w:szCs w:val="22"/>
        </w:rPr>
        <w:pPrChange w:id="32" w:author="Caitlin Page Casar" w:date="2019-06-04T14:07:00Z">
          <w:pPr>
            <w:pStyle w:val="CommentText"/>
            <w:spacing w:line="276" w:lineRule="auto"/>
            <w:jc w:val="both"/>
          </w:pPr>
        </w:pPrChange>
      </w:pPr>
    </w:p>
    <w:p w14:paraId="1A2AC140" w14:textId="726658C2" w:rsidR="00500B7C" w:rsidRPr="007A3AFF" w:rsidDel="00C70A24" w:rsidRDefault="00500B7C" w:rsidP="00C70A24">
      <w:pPr>
        <w:pStyle w:val="CommentText"/>
        <w:spacing w:before="120" w:line="276" w:lineRule="auto"/>
        <w:jc w:val="both"/>
        <w:rPr>
          <w:del w:id="33" w:author="Caitlin Page Casar" w:date="2019-06-04T14:07:00Z"/>
          <w:sz w:val="22"/>
          <w:szCs w:val="22"/>
        </w:rPr>
        <w:pPrChange w:id="34"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35"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36"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37"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38"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39"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0"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1"/>
      <w:r w:rsidRPr="007A3AFF">
        <w:rPr>
          <w:sz w:val="22"/>
          <w:szCs w:val="22"/>
        </w:rPr>
        <w:t>geochemical modelling</w:t>
      </w:r>
      <w:r>
        <w:rPr>
          <w:sz w:val="22"/>
          <w:szCs w:val="22"/>
        </w:rPr>
        <w:t xml:space="preserve"> </w:t>
      </w:r>
      <w:commentRangeEnd w:id="41"/>
      <w:r>
        <w:rPr>
          <w:rStyle w:val="CommentReference"/>
        </w:rPr>
        <w:commentReference w:id="41"/>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r w:rsidRPr="007C6623">
        <w:rPr>
          <w:color w:val="FF0000"/>
          <w:sz w:val="22"/>
          <w:szCs w:val="22"/>
        </w:rPr>
        <w:t xml:space="preserve">[insert discussion of </w:t>
      </w:r>
      <w:r w:rsidRPr="007C6623">
        <w:rPr>
          <w:rFonts w:ascii="Helvetica" w:eastAsiaTheme="minorHAnsi" w:hAnsi="Helvetica" w:cs="Helvetica"/>
          <w:color w:val="FF0000"/>
        </w:rPr>
        <w:t xml:space="preserve">Lehman R. M., O'Connell S. P., Banta A., Fredrickson J. K., Reysenbach A.-L., Kieft T. L. and Colwell F. S. (2004) Microbiological Comparison of Core and Groundwater Samples Collected from a Fractured Basalt Aquifer with that of Dialysis Chambers Incubated In Situ. </w:t>
      </w:r>
      <w:r w:rsidRPr="007C6623">
        <w:rPr>
          <w:rFonts w:ascii="Helvetica" w:eastAsiaTheme="minorHAnsi" w:hAnsi="Helvetica" w:cs="Helvetica"/>
          <w:i/>
          <w:iCs/>
          <w:color w:val="FF0000"/>
        </w:rPr>
        <w:t>Geomicrobiology Journal</w:t>
      </w:r>
      <w:r w:rsidRPr="007C6623">
        <w:rPr>
          <w:rFonts w:ascii="Helvetica" w:eastAsiaTheme="minorHAnsi" w:hAnsi="Helvetica" w:cs="Helvetica"/>
          <w:color w:val="FF0000"/>
        </w:rPr>
        <w:t xml:space="preserve"> </w:t>
      </w:r>
      <w:r w:rsidRPr="007C6623">
        <w:rPr>
          <w:rFonts w:ascii="Helvetica" w:eastAsiaTheme="minorHAnsi" w:hAnsi="Helvetica" w:cs="Helvetica"/>
          <w:b/>
          <w:bCs/>
          <w:color w:val="FF0000"/>
        </w:rPr>
        <w:t>21</w:t>
      </w:r>
      <w:r w:rsidRPr="007C6623">
        <w:rPr>
          <w:rFonts w:ascii="Helvetica" w:eastAsiaTheme="minorHAnsi" w:hAnsi="Helvetica" w:cs="Helvetica"/>
          <w:color w:val="FF0000"/>
        </w:rPr>
        <w:t xml:space="preserve">, 169–182.] </w:t>
      </w:r>
      <w:r w:rsidR="007C6623" w:rsidRPr="007C6623">
        <w:rPr>
          <w:rFonts w:eastAsiaTheme="minorHAnsi"/>
        </w:rPr>
        <w:t>While</w:t>
      </w:r>
      <w:r w:rsidR="007C6623">
        <w:rPr>
          <w:rFonts w:ascii="Helvetica" w:eastAsiaTheme="minorHAnsi" w:hAnsi="Helvetica" w:cs="Helvetica"/>
        </w:rPr>
        <w:t xml:space="preserve"> </w:t>
      </w:r>
      <w:r w:rsidR="007C6623">
        <w:rPr>
          <w:sz w:val="22"/>
          <w:szCs w:val="22"/>
        </w:rPr>
        <w:t>t</w:t>
      </w:r>
      <w:commentRangeStart w:id="42"/>
      <w:r w:rsidRPr="007A3AFF">
        <w:rPr>
          <w:sz w:val="22"/>
          <w:szCs w:val="22"/>
        </w:rPr>
        <w:t>hese</w:t>
      </w:r>
      <w:commentRangeEnd w:id="42"/>
      <w:r>
        <w:rPr>
          <w:rStyle w:val="CommentReference"/>
        </w:rPr>
        <w:commentReference w:id="42"/>
      </w:r>
      <w:r w:rsidRPr="007A3AFF">
        <w:rPr>
          <w:sz w:val="22"/>
          <w:szCs w:val="22"/>
        </w:rPr>
        <w:t xml:space="preserve"> findings</w:t>
      </w:r>
      <w:r w:rsidR="007C6623">
        <w:rPr>
          <w:sz w:val="22"/>
          <w:szCs w:val="22"/>
        </w:rPr>
        <w:t xml:space="preserve"> touched on </w:t>
      </w:r>
      <w:r>
        <w:rPr>
          <w:sz w:val="22"/>
          <w:szCs w:val="22"/>
        </w:rPr>
        <w:t xml:space="preserve">community composition, metabolic potential, and biomass contribution from </w:t>
      </w:r>
      <w:r w:rsidRPr="007A3AFF">
        <w:rPr>
          <w:sz w:val="22"/>
          <w:szCs w:val="22"/>
        </w:rPr>
        <w:t>biofilm communities</w:t>
      </w:r>
      <w:r w:rsidR="00C30D72">
        <w:rPr>
          <w:sz w:val="22"/>
          <w:szCs w:val="22"/>
        </w:rPr>
        <w:t xml:space="preserve">, </w:t>
      </w:r>
      <w:commentRangeStart w:id="43"/>
      <w:r w:rsidR="007C6623">
        <w:rPr>
          <w:sz w:val="22"/>
          <w:szCs w:val="22"/>
        </w:rPr>
        <w:t xml:space="preserve">large uncertainties </w:t>
      </w:r>
      <w:commentRangeEnd w:id="43"/>
      <w:r w:rsidR="00224DC6">
        <w:rPr>
          <w:rStyle w:val="CommentReference"/>
        </w:rPr>
        <w:commentReference w:id="43"/>
      </w:r>
      <w:r w:rsidR="007C6623">
        <w:rPr>
          <w:sz w:val="22"/>
          <w:szCs w:val="22"/>
        </w:rPr>
        <w:t>remain surrounding the 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rsidP="00C70A24">
      <w:pPr>
        <w:pStyle w:val="CommentText"/>
        <w:spacing w:before="120" w:line="276" w:lineRule="auto"/>
        <w:jc w:val="both"/>
        <w:rPr>
          <w:sz w:val="22"/>
          <w:szCs w:val="22"/>
        </w:rPr>
        <w:pPrChange w:id="44" w:author="Caitlin Page Casar" w:date="2019-06-04T14:07:00Z">
          <w:pPr>
            <w:pStyle w:val="CommentText"/>
            <w:spacing w:line="276" w:lineRule="auto"/>
            <w:jc w:val="both"/>
          </w:pPr>
        </w:pPrChange>
      </w:pPr>
    </w:p>
    <w:p w14:paraId="5FBA38DD" w14:textId="4D915E55" w:rsidR="00500B7C" w:rsidRPr="00F770A6" w:rsidRDefault="00500B7C" w:rsidP="00C70A24">
      <w:pPr>
        <w:pStyle w:val="CommentText"/>
        <w:spacing w:before="120" w:line="276" w:lineRule="auto"/>
        <w:jc w:val="both"/>
        <w:rPr>
          <w:sz w:val="22"/>
          <w:szCs w:val="22"/>
        </w:rPr>
        <w:pPrChange w:id="45" w:author="Caitlin Page Casar" w:date="2019-06-04T14:07:00Z">
          <w:pPr>
            <w:pStyle w:val="CommentText"/>
            <w:spacing w:line="276" w:lineRule="auto"/>
            <w:jc w:val="both"/>
          </w:pPr>
        </w:pPrChange>
      </w:pPr>
      <w:r w:rsidRPr="007A3AFF">
        <w:rPr>
          <w:sz w:val="22"/>
          <w:szCs w:val="22"/>
        </w:rPr>
        <w:t xml:space="preserve">The recently established Deep Mine Microbial Observatory (DeMMO) in the former Homestake Gold Mine in Lead, South Dakota, USA, is a long-term monitoring station at which the ecology of the deep continental subsurface can be explored. </w:t>
      </w:r>
      <w:r w:rsidRPr="007A3AFF">
        <w:rPr>
          <w:rFonts w:ascii="TimesNewRomanPSMT" w:hAnsi="TimesNewRomanPSMT"/>
          <w:sz w:val="22"/>
          <w:szCs w:val="22"/>
        </w:rPr>
        <w:t xml:space="preserve">DeMMO offers </w:t>
      </w:r>
      <w:r w:rsidRPr="007A3AFF">
        <w:rPr>
          <w:sz w:val="22"/>
          <w:szCs w:val="22"/>
        </w:rPr>
        <w:t xml:space="preserve">convenient access to fracture fluids </w:t>
      </w:r>
      <w:r>
        <w:rPr>
          <w:sz w:val="22"/>
          <w:szCs w:val="22"/>
        </w:rPr>
        <w:t xml:space="preserve">emanating from </w:t>
      </w:r>
      <w:commentRangeStart w:id="46"/>
      <w:commentRangeStart w:id="47"/>
      <w:r>
        <w:rPr>
          <w:sz w:val="22"/>
          <w:szCs w:val="22"/>
        </w:rPr>
        <w:t>a</w:t>
      </w:r>
      <w:r w:rsidRPr="007A3AFF">
        <w:rPr>
          <w:sz w:val="22"/>
          <w:szCs w:val="22"/>
        </w:rPr>
        <w:t xml:space="preserve"> variety of continental rock types </w:t>
      </w:r>
      <w:commentRangeEnd w:id="46"/>
      <w:r>
        <w:rPr>
          <w:rStyle w:val="CommentReference"/>
        </w:rPr>
        <w:commentReference w:id="46"/>
      </w:r>
      <w:commentRangeEnd w:id="47"/>
      <w:r>
        <w:rPr>
          <w:rStyle w:val="CommentReference"/>
        </w:rPr>
        <w:commentReference w:id="47"/>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r w:rsidRPr="007A3AFF">
        <w:rPr>
          <w:rFonts w:ascii="TimesNewRomanPSMT" w:hAnsi="TimesNewRomanPSMT"/>
          <w:sz w:val="22"/>
          <w:szCs w:val="22"/>
        </w:rPr>
        <w:t>DeMMO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Osburn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DeMMO site, locally dominated by candidate phyla and unclassified taxa, that appear to be strongly influenced by fluid geochemistry (Osburn 2019b </w:t>
      </w:r>
      <w:r w:rsidRPr="007A3AFF">
        <w:rPr>
          <w:i/>
          <w:sz w:val="22"/>
          <w:szCs w:val="22"/>
        </w:rPr>
        <w:t>in prep</w:t>
      </w:r>
      <w:r w:rsidRPr="007A3AFF">
        <w:rPr>
          <w:sz w:val="22"/>
          <w:szCs w:val="22"/>
        </w:rPr>
        <w:t xml:space="preserve">, Momper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r>
        <w:rPr>
          <w:sz w:val="22"/>
          <w:szCs w:val="22"/>
        </w:rPr>
        <w:t>DeMMO</w:t>
      </w:r>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DemMO </w:t>
      </w:r>
      <w:r w:rsidRPr="007A3AFF">
        <w:rPr>
          <w:sz w:val="22"/>
          <w:szCs w:val="22"/>
        </w:rPr>
        <w:fldChar w:fldCharType="begin"/>
      </w:r>
      <w:ins w:id="48"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49"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 xml:space="preserve">(Osburn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50"/>
      <w:r w:rsidR="00B125C8">
        <w:rPr>
          <w:sz w:val="22"/>
          <w:szCs w:val="22"/>
        </w:rPr>
        <w:t xml:space="preserve">By differentiating fluid </w:t>
      </w:r>
      <w:r w:rsidR="00464AA2">
        <w:rPr>
          <w:sz w:val="22"/>
          <w:szCs w:val="22"/>
        </w:rPr>
        <w:t xml:space="preserve">from biofilm </w:t>
      </w:r>
      <w:r w:rsidR="00B125C8">
        <w:rPr>
          <w:sz w:val="22"/>
          <w:szCs w:val="22"/>
        </w:rPr>
        <w:t xml:space="preserve">community taxonomy and biomass and </w:t>
      </w:r>
      <w:r w:rsidR="00464AA2">
        <w:rPr>
          <w:sz w:val="22"/>
          <w:szCs w:val="22"/>
        </w:rPr>
        <w:t>relating these properties biofilms to specific mineral types, we aim to constrain controls on biodiversity and biomass in the continental deep biosphere.</w:t>
      </w:r>
      <w:r w:rsidR="00B125C8">
        <w:rPr>
          <w:sz w:val="22"/>
          <w:szCs w:val="22"/>
        </w:rPr>
        <w:t xml:space="preserve"> </w:t>
      </w:r>
      <w:commentRangeEnd w:id="50"/>
      <w:r w:rsidR="00464AA2">
        <w:rPr>
          <w:rStyle w:val="CommentReference"/>
        </w:rPr>
        <w:commentReference w:id="50"/>
      </w:r>
      <w:r w:rsidRPr="007A3AFF">
        <w:rPr>
          <w:sz w:val="22"/>
          <w:szCs w:val="22"/>
        </w:rPr>
        <w:t>Here, we describe</w:t>
      </w:r>
      <w:r>
        <w:rPr>
          <w:sz w:val="22"/>
          <w:szCs w:val="22"/>
        </w:rPr>
        <w:t xml:space="preserve"> an </w:t>
      </w:r>
      <w:r w:rsidRPr="00FC2374">
        <w:rPr>
          <w:i/>
          <w:sz w:val="22"/>
          <w:szCs w:val="22"/>
        </w:rPr>
        <w:t>in situ</w:t>
      </w:r>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at DeMMO</w:t>
      </w:r>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2.1 | DeMMO</w:t>
      </w:r>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r w:rsidRPr="007A3AFF">
        <w:rPr>
          <w:rFonts w:ascii="TimesNewRomanPSMT" w:hAnsi="TimesNewRomanPSMT"/>
          <w:sz w:val="22"/>
          <w:szCs w:val="22"/>
        </w:rPr>
        <w:lastRenderedPageBreak/>
        <w:t xml:space="preserve">DeMMO is located </w:t>
      </w:r>
      <w:r>
        <w:rPr>
          <w:rFonts w:ascii="TimesNewRomanPSMT" w:hAnsi="TimesNewRomanPSMT"/>
          <w:sz w:val="22"/>
          <w:szCs w:val="22"/>
        </w:rPr>
        <w:t>with</w:t>
      </w:r>
      <w:r w:rsidRPr="007A3AFF">
        <w:rPr>
          <w:rFonts w:ascii="TimesNewRomanPSMT" w:hAnsi="TimesNewRomanPSMT"/>
          <w:sz w:val="22"/>
          <w:szCs w:val="22"/>
        </w:rPr>
        <w:t xml:space="preserve">in the former Homestak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metasediments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Homestake, and Poorman. The Ellison Formation is comprised of pelitic phyllite and interbedded quartzite. The Homestake Formation is gold ore-bearing, carbonate-rich iron formation. The upper Poorman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r>
        <w:rPr>
          <w:rFonts w:ascii="TimesNewRomanPSMT" w:hAnsi="TimesNewRomanPSMT"/>
          <w:sz w:val="22"/>
          <w:szCs w:val="22"/>
        </w:rPr>
        <w:t xml:space="preserve">metabasalt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Caddey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51"/>
      <w:r>
        <w:rPr>
          <w:rFonts w:ascii="TimesNewRomanPSMT" w:hAnsi="TimesNewRomanPSMT"/>
          <w:sz w:val="22"/>
          <w:szCs w:val="22"/>
        </w:rPr>
        <w:t>those near to the mine workings</w:t>
      </w:r>
      <w:commentRangeEnd w:id="51"/>
      <w:r>
        <w:rPr>
          <w:rStyle w:val="CommentReference"/>
        </w:rPr>
        <w:commentReference w:id="51"/>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C70A24">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r w:rsidRPr="007A3AFF">
        <w:rPr>
          <w:rFonts w:ascii="TimesNewRomanPS" w:hAnsi="TimesNewRomanPS"/>
          <w:i/>
          <w:iCs/>
          <w:sz w:val="22"/>
          <w:szCs w:val="22"/>
        </w:rPr>
        <w:t xml:space="preserve">Omnitrophica </w:t>
      </w:r>
      <w:commentRangeStart w:id="52"/>
      <w:commentRangeStart w:id="53"/>
      <w:r w:rsidRPr="007A3AFF">
        <w:rPr>
          <w:rFonts w:ascii="TimesNewRomanPSMT" w:hAnsi="TimesNewRomanPSMT"/>
          <w:sz w:val="22"/>
          <w:szCs w:val="22"/>
        </w:rPr>
        <w:t>and</w:t>
      </w:r>
      <w:commentRangeEnd w:id="52"/>
      <w:r>
        <w:rPr>
          <w:rStyle w:val="CommentReference"/>
        </w:rPr>
        <w:commentReference w:id="52"/>
      </w:r>
      <w:commentRangeEnd w:id="53"/>
      <w:r w:rsidR="0091594B">
        <w:rPr>
          <w:rStyle w:val="CommentReference"/>
        </w:rPr>
        <w:commentReference w:id="53"/>
      </w:r>
      <w:r w:rsidRPr="007A3AFF">
        <w:rPr>
          <w:rFonts w:ascii="TimesNewRomanPSMT" w:hAnsi="TimesNewRomanPSMT"/>
          <w:sz w:val="22"/>
          <w:szCs w:val="22"/>
        </w:rPr>
        <w:t xml:space="preserve"> unclassified taxa. D3 is located at a depth of 2,000 feet, with ferrous iron and sulfate-rich suboxic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r w:rsidRPr="007A3AFF">
        <w:rPr>
          <w:rFonts w:ascii="TimesNewRomanPS" w:hAnsi="TimesNewRomanPS"/>
          <w:i/>
          <w:iCs/>
          <w:sz w:val="22"/>
          <w:szCs w:val="22"/>
        </w:rPr>
        <w:t>Nitrospirae</w:t>
      </w:r>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54"/>
      <w:r>
        <w:rPr>
          <w:rFonts w:ascii="TimesNewRomanPSMT" w:hAnsi="TimesNewRomanPSMT"/>
          <w:sz w:val="20"/>
          <w:szCs w:val="20"/>
        </w:rPr>
        <w:t>significant water residence times</w:t>
      </w:r>
      <w:commentRangeEnd w:id="54"/>
      <w:r>
        <w:rPr>
          <w:rStyle w:val="CommentReference"/>
        </w:rPr>
        <w:commentReference w:id="54"/>
      </w:r>
      <w:r>
        <w:rPr>
          <w:rFonts w:ascii="TimesNewRomanPSMT" w:hAnsi="TimesNewRomanPSMT"/>
          <w:sz w:val="20"/>
          <w:szCs w:val="20"/>
        </w:rPr>
        <w:t>.</w:t>
      </w:r>
    </w:p>
    <w:p w14:paraId="5D6C2859" w14:textId="4E4946E8" w:rsidR="00CC1CD4" w:rsidRPr="00CC1CD4" w:rsidDel="00382EA3" w:rsidRDefault="00CC1CD4" w:rsidP="00CC1CD4">
      <w:pPr>
        <w:pStyle w:val="NormalWeb"/>
        <w:spacing w:before="120" w:beforeAutospacing="0" w:after="0" w:afterAutospacing="0"/>
        <w:jc w:val="both"/>
        <w:rPr>
          <w:moveFrom w:id="55" w:author="Caitlin Page Casar" w:date="2019-06-29T12:48:00Z"/>
          <w:rFonts w:ascii="TimesNewRomanPSMT" w:hAnsi="TimesNewRomanPSMT"/>
        </w:rPr>
      </w:pPr>
      <w:moveFromRangeStart w:id="56"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57" w:author="Caitlin Page Casar" w:date="2019-06-29T12:48:00Z"/>
          <w:sz w:val="16"/>
          <w:szCs w:val="16"/>
        </w:rPr>
      </w:pPr>
      <w:moveFrom w:id="58"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rsidDel="00382EA3" w14:paraId="3111388A" w14:textId="168DF687" w:rsidTr="005250A3">
        <w:tc>
          <w:tcPr>
            <w:tcW w:w="474" w:type="dxa"/>
          </w:tcPr>
          <w:p w14:paraId="2D9ED9CF" w14:textId="6681C866" w:rsidR="005250A3" w:rsidRPr="00BF3695" w:rsidDel="00382EA3" w:rsidRDefault="005250A3" w:rsidP="00BA5F61">
            <w:pPr>
              <w:pStyle w:val="ListParagraph"/>
              <w:ind w:left="0"/>
              <w:jc w:val="both"/>
              <w:rPr>
                <w:moveFrom w:id="59" w:author="Caitlin Page Casar" w:date="2019-06-29T12:48:00Z"/>
                <w:b/>
                <w:sz w:val="16"/>
                <w:szCs w:val="16"/>
              </w:rPr>
            </w:pPr>
            <w:moveFrom w:id="60" w:author="Caitlin Page Casar" w:date="2019-06-29T12:48:00Z">
              <w:r w:rsidRPr="00BF3695" w:rsidDel="00382EA3">
                <w:rPr>
                  <w:b/>
                  <w:sz w:val="16"/>
                  <w:szCs w:val="16"/>
                </w:rPr>
                <w:t>Site</w:t>
              </w:r>
            </w:moveFrom>
          </w:p>
        </w:tc>
        <w:tc>
          <w:tcPr>
            <w:tcW w:w="634" w:type="dxa"/>
          </w:tcPr>
          <w:p w14:paraId="2407DE96" w14:textId="28CD44AA" w:rsidR="005250A3" w:rsidRPr="00BF3695" w:rsidDel="00382EA3" w:rsidRDefault="005250A3" w:rsidP="00BA5F61">
            <w:pPr>
              <w:pStyle w:val="ListParagraph"/>
              <w:ind w:left="0"/>
              <w:jc w:val="both"/>
              <w:rPr>
                <w:moveFrom w:id="61" w:author="Caitlin Page Casar" w:date="2019-06-29T12:48:00Z"/>
                <w:b/>
                <w:sz w:val="16"/>
                <w:szCs w:val="16"/>
              </w:rPr>
            </w:pPr>
            <w:moveFrom w:id="62" w:author="Caitlin Page Casar" w:date="2019-06-29T12:48:00Z">
              <w:r w:rsidRPr="00BF3695" w:rsidDel="00382EA3">
                <w:rPr>
                  <w:b/>
                  <w:sz w:val="16"/>
                  <w:szCs w:val="16"/>
                </w:rPr>
                <w:t>Depth</w:t>
              </w:r>
            </w:moveFrom>
          </w:p>
          <w:p w14:paraId="42169727" w14:textId="74621C8F" w:rsidR="005250A3" w:rsidRPr="00BF3695" w:rsidDel="00382EA3" w:rsidRDefault="005250A3" w:rsidP="00BA5F61">
            <w:pPr>
              <w:pStyle w:val="ListParagraph"/>
              <w:ind w:left="0"/>
              <w:jc w:val="both"/>
              <w:rPr>
                <w:moveFrom w:id="63" w:author="Caitlin Page Casar" w:date="2019-06-29T12:48:00Z"/>
                <w:b/>
                <w:sz w:val="16"/>
                <w:szCs w:val="16"/>
              </w:rPr>
            </w:pPr>
            <w:moveFrom w:id="64" w:author="Caitlin Page Casar" w:date="2019-06-29T12:48:00Z">
              <w:r w:rsidRPr="00BF3695" w:rsidDel="00382EA3">
                <w:rPr>
                  <w:b/>
                  <w:sz w:val="16"/>
                  <w:szCs w:val="16"/>
                </w:rPr>
                <w:t>ft</w:t>
              </w:r>
            </w:moveFrom>
          </w:p>
        </w:tc>
        <w:tc>
          <w:tcPr>
            <w:tcW w:w="616" w:type="dxa"/>
          </w:tcPr>
          <w:p w14:paraId="16004C31" w14:textId="45520AB6" w:rsidR="005250A3" w:rsidRPr="00BF3695" w:rsidDel="00382EA3" w:rsidRDefault="005250A3" w:rsidP="00BA5F61">
            <w:pPr>
              <w:pStyle w:val="ListParagraph"/>
              <w:ind w:left="0"/>
              <w:jc w:val="both"/>
              <w:rPr>
                <w:moveFrom w:id="65" w:author="Caitlin Page Casar" w:date="2019-06-29T12:48:00Z"/>
                <w:b/>
                <w:sz w:val="16"/>
                <w:szCs w:val="16"/>
              </w:rPr>
            </w:pPr>
            <w:moveFrom w:id="66" w:author="Caitlin Page Casar" w:date="2019-06-29T12:48:00Z">
              <w:r w:rsidRPr="00BF3695" w:rsidDel="00382EA3">
                <w:rPr>
                  <w:b/>
                  <w:sz w:val="16"/>
                  <w:szCs w:val="16"/>
                </w:rPr>
                <w:t>Temp</w:t>
              </w:r>
            </w:moveFrom>
          </w:p>
          <w:p w14:paraId="77B19728" w14:textId="698B8424" w:rsidR="005250A3" w:rsidRPr="00BF3695" w:rsidDel="00382EA3" w:rsidRDefault="005250A3" w:rsidP="00BA5F61">
            <w:pPr>
              <w:pStyle w:val="ListParagraph"/>
              <w:ind w:left="0"/>
              <w:jc w:val="both"/>
              <w:rPr>
                <w:moveFrom w:id="67" w:author="Caitlin Page Casar" w:date="2019-06-29T12:48:00Z"/>
                <w:b/>
                <w:sz w:val="16"/>
                <w:szCs w:val="16"/>
              </w:rPr>
            </w:pPr>
            <w:moveFrom w:id="68" w:author="Caitlin Page Casar" w:date="2019-06-29T12:48:00Z">
              <w:r w:rsidRPr="00BF3695" w:rsidDel="00382EA3">
                <w:rPr>
                  <w:b/>
                  <w:sz w:val="16"/>
                  <w:szCs w:val="16"/>
                </w:rPr>
                <w:t>C</w:t>
              </w:r>
              <w:r w:rsidRPr="00BF3695" w:rsidDel="00382EA3">
                <w:rPr>
                  <w:b/>
                  <w:sz w:val="16"/>
                  <w:szCs w:val="16"/>
                  <w:vertAlign w:val="superscript"/>
                </w:rPr>
                <w:t>o</w:t>
              </w:r>
            </w:moveFrom>
          </w:p>
        </w:tc>
        <w:tc>
          <w:tcPr>
            <w:tcW w:w="701" w:type="dxa"/>
          </w:tcPr>
          <w:p w14:paraId="767C9259" w14:textId="057E1F72" w:rsidR="005250A3" w:rsidRPr="00BF3695" w:rsidDel="00382EA3" w:rsidRDefault="005250A3" w:rsidP="00BA5F61">
            <w:pPr>
              <w:pStyle w:val="ListParagraph"/>
              <w:ind w:left="0"/>
              <w:jc w:val="both"/>
              <w:rPr>
                <w:moveFrom w:id="69" w:author="Caitlin Page Casar" w:date="2019-06-29T12:48:00Z"/>
                <w:b/>
                <w:sz w:val="16"/>
                <w:szCs w:val="16"/>
              </w:rPr>
            </w:pPr>
            <w:moveFrom w:id="70" w:author="Caitlin Page Casar" w:date="2019-06-29T12:48:00Z">
              <w:r w:rsidRPr="00BF3695" w:rsidDel="00382EA3">
                <w:rPr>
                  <w:b/>
                  <w:sz w:val="16"/>
                  <w:szCs w:val="16"/>
                </w:rPr>
                <w:t>ORP</w:t>
              </w:r>
            </w:moveFrom>
          </w:p>
        </w:tc>
        <w:tc>
          <w:tcPr>
            <w:tcW w:w="430" w:type="dxa"/>
          </w:tcPr>
          <w:p w14:paraId="3C987787" w14:textId="6F54D317" w:rsidR="005250A3" w:rsidRPr="00BF3695" w:rsidDel="00382EA3" w:rsidRDefault="005250A3" w:rsidP="00BA5F61">
            <w:pPr>
              <w:pStyle w:val="ListParagraph"/>
              <w:ind w:left="0"/>
              <w:jc w:val="both"/>
              <w:rPr>
                <w:moveFrom w:id="71" w:author="Caitlin Page Casar" w:date="2019-06-29T12:48:00Z"/>
                <w:b/>
                <w:sz w:val="16"/>
                <w:szCs w:val="16"/>
              </w:rPr>
            </w:pPr>
            <w:moveFrom w:id="72" w:author="Caitlin Page Casar" w:date="2019-06-29T12:48:00Z">
              <w:r w:rsidRPr="00BF3695" w:rsidDel="00382EA3">
                <w:rPr>
                  <w:b/>
                  <w:sz w:val="16"/>
                  <w:szCs w:val="16"/>
                </w:rPr>
                <w:t>pH</w:t>
              </w:r>
            </w:moveFrom>
          </w:p>
        </w:tc>
        <w:tc>
          <w:tcPr>
            <w:tcW w:w="560" w:type="dxa"/>
          </w:tcPr>
          <w:p w14:paraId="74156F3C" w14:textId="5770F462" w:rsidR="005250A3" w:rsidRPr="00BF3695" w:rsidDel="00382EA3" w:rsidRDefault="005250A3" w:rsidP="00BA5F61">
            <w:pPr>
              <w:pStyle w:val="ListParagraph"/>
              <w:ind w:left="0"/>
              <w:jc w:val="both"/>
              <w:rPr>
                <w:moveFrom w:id="73" w:author="Caitlin Page Casar" w:date="2019-06-29T12:48:00Z"/>
                <w:b/>
                <w:sz w:val="16"/>
                <w:szCs w:val="16"/>
              </w:rPr>
            </w:pPr>
            <w:moveFrom w:id="74" w:author="Caitlin Page Casar" w:date="2019-06-29T12:48:00Z">
              <w:r w:rsidRPr="00BF3695" w:rsidDel="00382EA3">
                <w:rPr>
                  <w:b/>
                  <w:sz w:val="16"/>
                  <w:szCs w:val="16"/>
                </w:rPr>
                <w:t>H2</w:t>
              </w:r>
            </w:moveFrom>
          </w:p>
          <w:p w14:paraId="7300D5E9" w14:textId="227337C9" w:rsidR="005250A3" w:rsidRPr="00BF3695" w:rsidDel="00382EA3" w:rsidRDefault="005250A3" w:rsidP="00BA5F61">
            <w:pPr>
              <w:pStyle w:val="ListParagraph"/>
              <w:ind w:left="0"/>
              <w:jc w:val="both"/>
              <w:rPr>
                <w:moveFrom w:id="75" w:author="Caitlin Page Casar" w:date="2019-06-29T12:48:00Z"/>
                <w:b/>
                <w:sz w:val="16"/>
                <w:szCs w:val="16"/>
              </w:rPr>
            </w:pPr>
            <w:moveFrom w:id="76" w:author="Caitlin Page Casar" w:date="2019-06-29T12:48:00Z">
              <w:r w:rsidDel="00382EA3">
                <w:rPr>
                  <w:b/>
                  <w:sz w:val="16"/>
                  <w:szCs w:val="16"/>
                </w:rPr>
                <w:t>nM</w:t>
              </w:r>
            </w:moveFrom>
          </w:p>
        </w:tc>
        <w:tc>
          <w:tcPr>
            <w:tcW w:w="576" w:type="dxa"/>
          </w:tcPr>
          <w:p w14:paraId="3B6D68EE" w14:textId="7C1619D8" w:rsidR="005250A3" w:rsidDel="00382EA3" w:rsidRDefault="005250A3" w:rsidP="00BA5F61">
            <w:pPr>
              <w:pStyle w:val="ListParagraph"/>
              <w:ind w:left="0"/>
              <w:jc w:val="both"/>
              <w:rPr>
                <w:moveFrom w:id="77" w:author="Caitlin Page Casar" w:date="2019-06-29T12:48:00Z"/>
                <w:b/>
                <w:sz w:val="16"/>
                <w:szCs w:val="16"/>
              </w:rPr>
            </w:pPr>
            <w:moveFrom w:id="78" w:author="Caitlin Page Casar" w:date="2019-06-29T12:48:00Z">
              <w:r w:rsidDel="00382EA3">
                <w:rPr>
                  <w:b/>
                  <w:sz w:val="16"/>
                  <w:szCs w:val="16"/>
                </w:rPr>
                <w:t>CO</w:t>
              </w:r>
            </w:moveFrom>
          </w:p>
          <w:p w14:paraId="21862080" w14:textId="1CDCEE5E" w:rsidR="005250A3" w:rsidRPr="00BF3695" w:rsidDel="00382EA3" w:rsidRDefault="005250A3" w:rsidP="00BA5F61">
            <w:pPr>
              <w:pStyle w:val="ListParagraph"/>
              <w:ind w:left="0"/>
              <w:jc w:val="both"/>
              <w:rPr>
                <w:moveFrom w:id="79" w:author="Caitlin Page Casar" w:date="2019-06-29T12:48:00Z"/>
                <w:b/>
                <w:sz w:val="16"/>
                <w:szCs w:val="16"/>
              </w:rPr>
            </w:pPr>
            <w:moveFrom w:id="80" w:author="Caitlin Page Casar" w:date="2019-06-29T12:48:00Z">
              <w:r w:rsidDel="00382EA3">
                <w:rPr>
                  <w:b/>
                  <w:sz w:val="16"/>
                  <w:szCs w:val="16"/>
                </w:rPr>
                <w:t>nM</w:t>
              </w:r>
            </w:moveFrom>
          </w:p>
        </w:tc>
        <w:tc>
          <w:tcPr>
            <w:tcW w:w="576" w:type="dxa"/>
          </w:tcPr>
          <w:p w14:paraId="2F8832DC" w14:textId="46809C2D" w:rsidR="005250A3" w:rsidRPr="00BF3695" w:rsidDel="00382EA3" w:rsidRDefault="005250A3" w:rsidP="00BA5F61">
            <w:pPr>
              <w:pStyle w:val="ListParagraph"/>
              <w:ind w:left="0"/>
              <w:jc w:val="both"/>
              <w:rPr>
                <w:moveFrom w:id="81" w:author="Caitlin Page Casar" w:date="2019-06-29T12:48:00Z"/>
                <w:b/>
                <w:sz w:val="16"/>
                <w:szCs w:val="16"/>
              </w:rPr>
            </w:pPr>
            <w:moveFrom w:id="82" w:author="Caitlin Page Casar" w:date="2019-06-29T12:48:00Z">
              <w:r w:rsidRPr="00BF3695" w:rsidDel="00382EA3">
                <w:rPr>
                  <w:b/>
                  <w:sz w:val="16"/>
                  <w:szCs w:val="16"/>
                </w:rPr>
                <w:t>CH4</w:t>
              </w:r>
            </w:moveFrom>
          </w:p>
          <w:p w14:paraId="021B3992" w14:textId="092596ED" w:rsidR="005250A3" w:rsidRPr="00BF3695" w:rsidDel="00382EA3" w:rsidRDefault="005250A3" w:rsidP="00BA5F61">
            <w:pPr>
              <w:pStyle w:val="ListParagraph"/>
              <w:ind w:left="0"/>
              <w:jc w:val="both"/>
              <w:rPr>
                <w:moveFrom w:id="83" w:author="Caitlin Page Casar" w:date="2019-06-29T12:48:00Z"/>
                <w:b/>
                <w:sz w:val="16"/>
                <w:szCs w:val="16"/>
              </w:rPr>
            </w:pPr>
            <w:moveFrom w:id="84" w:author="Caitlin Page Casar" w:date="2019-06-29T12:48:00Z">
              <w:r w:rsidDel="00382EA3">
                <w:rPr>
                  <w:b/>
                  <w:sz w:val="16"/>
                  <w:szCs w:val="16"/>
                </w:rPr>
                <w:t>nM</w:t>
              </w:r>
            </w:moveFrom>
          </w:p>
        </w:tc>
        <w:tc>
          <w:tcPr>
            <w:tcW w:w="594" w:type="dxa"/>
          </w:tcPr>
          <w:p w14:paraId="046AB2AD" w14:textId="1CA0551E" w:rsidR="005250A3" w:rsidDel="00382EA3" w:rsidRDefault="005250A3" w:rsidP="00BA5F61">
            <w:pPr>
              <w:pStyle w:val="ListParagraph"/>
              <w:ind w:left="0"/>
              <w:jc w:val="both"/>
              <w:rPr>
                <w:moveFrom w:id="85" w:author="Caitlin Page Casar" w:date="2019-06-29T12:48:00Z"/>
                <w:b/>
                <w:sz w:val="16"/>
                <w:szCs w:val="16"/>
                <w:vertAlign w:val="superscript"/>
              </w:rPr>
            </w:pPr>
            <w:moveFrom w:id="86" w:author="Caitlin Page Casar" w:date="2019-06-29T12:48:00Z">
              <w:r w:rsidRPr="00BF3695" w:rsidDel="00382EA3">
                <w:rPr>
                  <w:b/>
                  <w:sz w:val="16"/>
                  <w:szCs w:val="16"/>
                </w:rPr>
                <w:t>Fe</w:t>
              </w:r>
              <w:r w:rsidRPr="00BF3695" w:rsidDel="00382EA3">
                <w:rPr>
                  <w:b/>
                  <w:sz w:val="16"/>
                  <w:szCs w:val="16"/>
                  <w:vertAlign w:val="superscript"/>
                </w:rPr>
                <w:t>2+</w:t>
              </w:r>
            </w:moveFrom>
          </w:p>
          <w:p w14:paraId="5D0F41CD" w14:textId="4386833C" w:rsidR="005250A3" w:rsidRPr="00AE0201" w:rsidDel="00382EA3" w:rsidRDefault="005250A3" w:rsidP="00BA5F61">
            <w:pPr>
              <w:pStyle w:val="ListParagraph"/>
              <w:ind w:left="0"/>
              <w:jc w:val="both"/>
              <w:rPr>
                <w:moveFrom w:id="87" w:author="Caitlin Page Casar" w:date="2019-06-29T12:48:00Z"/>
                <w:b/>
                <w:sz w:val="16"/>
                <w:szCs w:val="16"/>
              </w:rPr>
            </w:pPr>
            <w:moveFrom w:id="88" w:author="Caitlin Page Casar" w:date="2019-06-29T12:48:00Z">
              <w:r w:rsidDel="00382EA3">
                <w:rPr>
                  <w:b/>
                  <w:sz w:val="16"/>
                  <w:szCs w:val="16"/>
                </w:rPr>
                <w:t>mg/L</w:t>
              </w:r>
            </w:moveFrom>
          </w:p>
        </w:tc>
        <w:tc>
          <w:tcPr>
            <w:tcW w:w="758" w:type="dxa"/>
          </w:tcPr>
          <w:p w14:paraId="441DAEBB" w14:textId="0F57874B" w:rsidR="005250A3" w:rsidDel="00382EA3" w:rsidRDefault="005250A3" w:rsidP="00BA5F61">
            <w:pPr>
              <w:pStyle w:val="ListParagraph"/>
              <w:ind w:left="0"/>
              <w:jc w:val="both"/>
              <w:rPr>
                <w:moveFrom w:id="89" w:author="Caitlin Page Casar" w:date="2019-06-29T12:48:00Z"/>
                <w:b/>
                <w:sz w:val="16"/>
                <w:szCs w:val="16"/>
                <w:vertAlign w:val="superscript"/>
              </w:rPr>
            </w:pPr>
            <w:moveFrom w:id="90" w:author="Caitlin Page Casar" w:date="2019-06-29T12:48:00Z">
              <w:r w:rsidRPr="00BF3695" w:rsidDel="00382EA3">
                <w:rPr>
                  <w:b/>
                  <w:sz w:val="16"/>
                  <w:szCs w:val="16"/>
                </w:rPr>
                <w:t>NH</w:t>
              </w:r>
              <w:r w:rsidRPr="00BF3695" w:rsidDel="00382EA3">
                <w:rPr>
                  <w:b/>
                  <w:sz w:val="16"/>
                  <w:szCs w:val="16"/>
                  <w:vertAlign w:val="subscript"/>
                </w:rPr>
                <w:t>4</w:t>
              </w:r>
              <w:r w:rsidRPr="00BF3695" w:rsidDel="00382EA3">
                <w:rPr>
                  <w:b/>
                  <w:sz w:val="16"/>
                  <w:szCs w:val="16"/>
                  <w:vertAlign w:val="superscript"/>
                </w:rPr>
                <w:t>+</w:t>
              </w:r>
            </w:moveFrom>
          </w:p>
          <w:p w14:paraId="49330C53" w14:textId="65F561D3" w:rsidR="005250A3" w:rsidRPr="00AE0201" w:rsidDel="00382EA3" w:rsidRDefault="005250A3" w:rsidP="00BA5F61">
            <w:pPr>
              <w:pStyle w:val="ListParagraph"/>
              <w:ind w:left="0"/>
              <w:jc w:val="both"/>
              <w:rPr>
                <w:moveFrom w:id="91" w:author="Caitlin Page Casar" w:date="2019-06-29T12:48:00Z"/>
                <w:b/>
                <w:sz w:val="16"/>
                <w:szCs w:val="16"/>
              </w:rPr>
            </w:pPr>
            <w:moveFrom w:id="92" w:author="Caitlin Page Casar" w:date="2019-06-29T12:48:00Z">
              <w:r w:rsidDel="00382EA3">
                <w:rPr>
                  <w:b/>
                  <w:sz w:val="16"/>
                  <w:szCs w:val="16"/>
                </w:rPr>
                <w:t>mg/L</w:t>
              </w:r>
            </w:moveFrom>
          </w:p>
        </w:tc>
        <w:tc>
          <w:tcPr>
            <w:tcW w:w="581" w:type="dxa"/>
          </w:tcPr>
          <w:p w14:paraId="4C580091" w14:textId="789477DE" w:rsidR="005250A3" w:rsidDel="00382EA3" w:rsidRDefault="005250A3" w:rsidP="00BA5F61">
            <w:pPr>
              <w:pStyle w:val="ListParagraph"/>
              <w:ind w:left="0"/>
              <w:jc w:val="both"/>
              <w:rPr>
                <w:moveFrom w:id="93" w:author="Caitlin Page Casar" w:date="2019-06-29T12:48:00Z"/>
                <w:b/>
                <w:sz w:val="16"/>
                <w:szCs w:val="16"/>
                <w:vertAlign w:val="superscript"/>
              </w:rPr>
            </w:pPr>
            <w:moveFrom w:id="94" w:author="Caitlin Page Casar" w:date="2019-06-29T12:48:00Z">
              <w:r w:rsidRPr="00BF3695" w:rsidDel="00382EA3">
                <w:rPr>
                  <w:b/>
                  <w:sz w:val="16"/>
                  <w:szCs w:val="16"/>
                </w:rPr>
                <w:t>NO</w:t>
              </w:r>
              <w:r w:rsidRPr="00BF3695" w:rsidDel="00382EA3">
                <w:rPr>
                  <w:b/>
                  <w:sz w:val="16"/>
                  <w:szCs w:val="16"/>
                  <w:vertAlign w:val="subscript"/>
                </w:rPr>
                <w:t>3</w:t>
              </w:r>
              <w:r w:rsidRPr="00BF3695" w:rsidDel="00382EA3">
                <w:rPr>
                  <w:b/>
                  <w:sz w:val="16"/>
                  <w:szCs w:val="16"/>
                  <w:vertAlign w:val="superscript"/>
                </w:rPr>
                <w:t>-</w:t>
              </w:r>
            </w:moveFrom>
          </w:p>
          <w:p w14:paraId="466C9788" w14:textId="6C078E5A" w:rsidR="005250A3" w:rsidRPr="00BF3695" w:rsidDel="00382EA3" w:rsidRDefault="005250A3" w:rsidP="00BA5F61">
            <w:pPr>
              <w:pStyle w:val="ListParagraph"/>
              <w:ind w:left="0"/>
              <w:jc w:val="both"/>
              <w:rPr>
                <w:moveFrom w:id="95" w:author="Caitlin Page Casar" w:date="2019-06-29T12:48:00Z"/>
                <w:b/>
                <w:sz w:val="16"/>
                <w:szCs w:val="16"/>
              </w:rPr>
            </w:pPr>
            <w:moveFrom w:id="96" w:author="Caitlin Page Casar" w:date="2019-06-29T12:48:00Z">
              <w:r w:rsidDel="00382EA3">
                <w:rPr>
                  <w:b/>
                  <w:sz w:val="16"/>
                  <w:szCs w:val="16"/>
                </w:rPr>
                <w:t>mg/L</w:t>
              </w:r>
            </w:moveFrom>
          </w:p>
        </w:tc>
        <w:tc>
          <w:tcPr>
            <w:tcW w:w="656" w:type="dxa"/>
          </w:tcPr>
          <w:p w14:paraId="63BF533E" w14:textId="50A7666F" w:rsidR="005250A3" w:rsidDel="00382EA3" w:rsidRDefault="005250A3" w:rsidP="00BA5F61">
            <w:pPr>
              <w:pStyle w:val="ListParagraph"/>
              <w:ind w:left="0"/>
              <w:jc w:val="both"/>
              <w:rPr>
                <w:moveFrom w:id="97" w:author="Caitlin Page Casar" w:date="2019-06-29T12:48:00Z"/>
                <w:b/>
                <w:sz w:val="16"/>
                <w:szCs w:val="16"/>
                <w:vertAlign w:val="superscript"/>
              </w:rPr>
            </w:pPr>
            <w:moveFrom w:id="98" w:author="Caitlin Page Casar" w:date="2019-06-29T12:48:00Z">
              <w:r w:rsidRPr="00BF3695" w:rsidDel="00382EA3">
                <w:rPr>
                  <w:b/>
                  <w:sz w:val="16"/>
                  <w:szCs w:val="16"/>
                </w:rPr>
                <w:t>SO</w:t>
              </w:r>
              <w:r w:rsidRPr="00BF3695" w:rsidDel="00382EA3">
                <w:rPr>
                  <w:b/>
                  <w:sz w:val="16"/>
                  <w:szCs w:val="16"/>
                  <w:vertAlign w:val="subscript"/>
                </w:rPr>
                <w:t>4</w:t>
              </w:r>
              <w:r w:rsidRPr="00BF3695" w:rsidDel="00382EA3">
                <w:rPr>
                  <w:b/>
                  <w:sz w:val="16"/>
                  <w:szCs w:val="16"/>
                  <w:vertAlign w:val="superscript"/>
                </w:rPr>
                <w:t>2-</w:t>
              </w:r>
            </w:moveFrom>
          </w:p>
          <w:p w14:paraId="4EFE0BE8" w14:textId="597DF876" w:rsidR="005250A3" w:rsidRPr="00BF3695" w:rsidDel="00382EA3" w:rsidRDefault="005250A3" w:rsidP="00BA5F61">
            <w:pPr>
              <w:pStyle w:val="ListParagraph"/>
              <w:ind w:left="0"/>
              <w:jc w:val="both"/>
              <w:rPr>
                <w:moveFrom w:id="99" w:author="Caitlin Page Casar" w:date="2019-06-29T12:48:00Z"/>
                <w:b/>
                <w:sz w:val="16"/>
                <w:szCs w:val="16"/>
              </w:rPr>
            </w:pPr>
            <w:moveFrom w:id="100" w:author="Caitlin Page Casar" w:date="2019-06-29T12:48:00Z">
              <w:r w:rsidDel="00382EA3">
                <w:rPr>
                  <w:b/>
                  <w:sz w:val="16"/>
                  <w:szCs w:val="16"/>
                </w:rPr>
                <w:t>mg/L</w:t>
              </w:r>
            </w:moveFrom>
          </w:p>
        </w:tc>
        <w:tc>
          <w:tcPr>
            <w:tcW w:w="538" w:type="dxa"/>
          </w:tcPr>
          <w:p w14:paraId="031B9269" w14:textId="10AB2E13" w:rsidR="005250A3" w:rsidRPr="00BA5F61" w:rsidDel="00382EA3" w:rsidRDefault="005250A3" w:rsidP="00BA5F61">
            <w:pPr>
              <w:pStyle w:val="ListParagraph"/>
              <w:ind w:left="0"/>
              <w:jc w:val="both"/>
              <w:rPr>
                <w:moveFrom w:id="101" w:author="Caitlin Page Casar" w:date="2019-06-29T12:48:00Z"/>
                <w:b/>
                <w:sz w:val="16"/>
                <w:szCs w:val="16"/>
                <w:vertAlign w:val="superscript"/>
              </w:rPr>
            </w:pPr>
            <w:moveFrom w:id="102" w:author="Caitlin Page Casar" w:date="2019-06-29T12:48:00Z">
              <w:r w:rsidRPr="00BF3695" w:rsidDel="00382EA3">
                <w:rPr>
                  <w:b/>
                  <w:sz w:val="16"/>
                  <w:szCs w:val="16"/>
                </w:rPr>
                <w:t>S2</w:t>
              </w:r>
              <w:r w:rsidRPr="00BF3695" w:rsidDel="00382EA3">
                <w:rPr>
                  <w:b/>
                  <w:sz w:val="16"/>
                  <w:szCs w:val="16"/>
                  <w:vertAlign w:val="superscript"/>
                </w:rPr>
                <w:t>-</w:t>
              </w:r>
              <w:r w:rsidDel="00382EA3">
                <w:rPr>
                  <w:rFonts w:ascii="TimesNewRomanPS" w:hAnsi="TimesNewRomanPS"/>
                  <w:b/>
                  <w:bCs/>
                  <w:sz w:val="16"/>
                  <w:szCs w:val="16"/>
                </w:rPr>
                <w:t>μ</w:t>
              </w:r>
              <w:r w:rsidDel="00382EA3">
                <w:rPr>
                  <w:b/>
                  <w:sz w:val="16"/>
                  <w:szCs w:val="16"/>
                </w:rPr>
                <w:t>g/L</w:t>
              </w:r>
            </w:moveFrom>
          </w:p>
        </w:tc>
        <w:tc>
          <w:tcPr>
            <w:tcW w:w="581" w:type="dxa"/>
          </w:tcPr>
          <w:p w14:paraId="16A35EC2" w14:textId="0764FABC" w:rsidR="005250A3" w:rsidDel="00382EA3" w:rsidRDefault="005250A3" w:rsidP="00BA5F61">
            <w:pPr>
              <w:pStyle w:val="ListParagraph"/>
              <w:ind w:left="0"/>
              <w:jc w:val="both"/>
              <w:rPr>
                <w:moveFrom w:id="103" w:author="Caitlin Page Casar" w:date="2019-06-29T12:48:00Z"/>
                <w:b/>
                <w:sz w:val="16"/>
                <w:szCs w:val="16"/>
              </w:rPr>
            </w:pPr>
            <w:moveFrom w:id="104" w:author="Caitlin Page Casar" w:date="2019-06-29T12:48:00Z">
              <w:r w:rsidRPr="00BF3695" w:rsidDel="00382EA3">
                <w:rPr>
                  <w:b/>
                  <w:sz w:val="16"/>
                  <w:szCs w:val="16"/>
                </w:rPr>
                <w:t>DOC</w:t>
              </w:r>
            </w:moveFrom>
          </w:p>
          <w:p w14:paraId="53CC726D" w14:textId="69F2365E" w:rsidR="005250A3" w:rsidRPr="00BF3695" w:rsidDel="00382EA3" w:rsidRDefault="005250A3" w:rsidP="00BA5F61">
            <w:pPr>
              <w:pStyle w:val="ListParagraph"/>
              <w:ind w:left="0"/>
              <w:jc w:val="both"/>
              <w:rPr>
                <w:moveFrom w:id="105" w:author="Caitlin Page Casar" w:date="2019-06-29T12:48:00Z"/>
                <w:b/>
                <w:sz w:val="16"/>
                <w:szCs w:val="16"/>
              </w:rPr>
            </w:pPr>
            <w:moveFrom w:id="106" w:author="Caitlin Page Casar" w:date="2019-06-29T12:48:00Z">
              <w:r w:rsidDel="00382EA3">
                <w:rPr>
                  <w:b/>
                  <w:sz w:val="16"/>
                  <w:szCs w:val="16"/>
                </w:rPr>
                <w:t>mg/L</w:t>
              </w:r>
            </w:moveFrom>
          </w:p>
        </w:tc>
        <w:tc>
          <w:tcPr>
            <w:tcW w:w="510" w:type="dxa"/>
          </w:tcPr>
          <w:p w14:paraId="00966A5B" w14:textId="42E3E204" w:rsidR="005250A3" w:rsidDel="00382EA3" w:rsidRDefault="005250A3" w:rsidP="00BA5F61">
            <w:pPr>
              <w:pStyle w:val="ListParagraph"/>
              <w:ind w:left="0"/>
              <w:jc w:val="both"/>
              <w:rPr>
                <w:moveFrom w:id="107" w:author="Caitlin Page Casar" w:date="2019-06-29T12:48:00Z"/>
                <w:b/>
                <w:sz w:val="16"/>
                <w:szCs w:val="16"/>
              </w:rPr>
            </w:pPr>
            <w:moveFrom w:id="108" w:author="Caitlin Page Casar" w:date="2019-06-29T12:48:00Z">
              <w:r w:rsidRPr="00BF3695" w:rsidDel="00382EA3">
                <w:rPr>
                  <w:b/>
                  <w:sz w:val="16"/>
                  <w:szCs w:val="16"/>
                </w:rPr>
                <w:t>DIC</w:t>
              </w:r>
            </w:moveFrom>
          </w:p>
          <w:p w14:paraId="76507366" w14:textId="4EBF28D3" w:rsidR="005250A3" w:rsidRPr="00BF3695" w:rsidDel="00382EA3" w:rsidRDefault="005250A3" w:rsidP="00BA5F61">
            <w:pPr>
              <w:pStyle w:val="ListParagraph"/>
              <w:ind w:left="0"/>
              <w:jc w:val="both"/>
              <w:rPr>
                <w:moveFrom w:id="109" w:author="Caitlin Page Casar" w:date="2019-06-29T12:48:00Z"/>
                <w:b/>
                <w:sz w:val="16"/>
                <w:szCs w:val="16"/>
              </w:rPr>
            </w:pPr>
            <w:moveFrom w:id="110" w:author="Caitlin Page Casar" w:date="2019-06-29T12:48:00Z">
              <w:r w:rsidDel="00382EA3">
                <w:rPr>
                  <w:b/>
                  <w:sz w:val="16"/>
                  <w:szCs w:val="16"/>
                </w:rPr>
                <w:t>mM</w:t>
              </w:r>
            </w:moveFrom>
          </w:p>
        </w:tc>
      </w:tr>
      <w:tr w:rsidR="005250A3" w:rsidRPr="00BF3695" w:rsidDel="00382EA3" w14:paraId="6B58E5D9" w14:textId="5867B486" w:rsidTr="005250A3">
        <w:trPr>
          <w:trHeight w:val="233"/>
        </w:trPr>
        <w:tc>
          <w:tcPr>
            <w:tcW w:w="474" w:type="dxa"/>
          </w:tcPr>
          <w:p w14:paraId="7CB2CB83" w14:textId="6B1CF258" w:rsidR="005250A3" w:rsidRPr="00BF3695" w:rsidDel="00382EA3" w:rsidRDefault="005250A3" w:rsidP="00BA5F61">
            <w:pPr>
              <w:pStyle w:val="ListParagraph"/>
              <w:ind w:left="0"/>
              <w:jc w:val="both"/>
              <w:rPr>
                <w:moveFrom w:id="111" w:author="Caitlin Page Casar" w:date="2019-06-29T12:48:00Z"/>
                <w:sz w:val="16"/>
                <w:szCs w:val="16"/>
              </w:rPr>
            </w:pPr>
            <w:moveFrom w:id="112" w:author="Caitlin Page Casar" w:date="2019-06-29T12:48:00Z">
              <w:r w:rsidRPr="00BF3695" w:rsidDel="00382EA3">
                <w:rPr>
                  <w:sz w:val="16"/>
                  <w:szCs w:val="16"/>
                </w:rPr>
                <w:t>D1</w:t>
              </w:r>
            </w:moveFrom>
          </w:p>
        </w:tc>
        <w:tc>
          <w:tcPr>
            <w:tcW w:w="634" w:type="dxa"/>
          </w:tcPr>
          <w:p w14:paraId="7236686F" w14:textId="59A58390" w:rsidR="005250A3" w:rsidRPr="00BF3695" w:rsidDel="00382EA3" w:rsidRDefault="005250A3" w:rsidP="00BA5F61">
            <w:pPr>
              <w:pStyle w:val="ListParagraph"/>
              <w:ind w:left="0"/>
              <w:jc w:val="both"/>
              <w:rPr>
                <w:moveFrom w:id="113" w:author="Caitlin Page Casar" w:date="2019-06-29T12:48:00Z"/>
                <w:sz w:val="16"/>
                <w:szCs w:val="16"/>
              </w:rPr>
            </w:pPr>
            <w:moveFrom w:id="114" w:author="Caitlin Page Casar" w:date="2019-06-29T12:48:00Z">
              <w:r w:rsidRPr="00BF3695" w:rsidDel="00382EA3">
                <w:rPr>
                  <w:sz w:val="16"/>
                  <w:szCs w:val="16"/>
                </w:rPr>
                <w:t xml:space="preserve">800 </w:t>
              </w:r>
            </w:moveFrom>
          </w:p>
        </w:tc>
        <w:tc>
          <w:tcPr>
            <w:tcW w:w="616" w:type="dxa"/>
          </w:tcPr>
          <w:p w14:paraId="2C51504E" w14:textId="660C09E5" w:rsidR="005250A3" w:rsidRPr="00BF3695" w:rsidDel="00382EA3" w:rsidRDefault="005250A3" w:rsidP="00BA5F61">
            <w:pPr>
              <w:pStyle w:val="ListParagraph"/>
              <w:ind w:left="0"/>
              <w:jc w:val="both"/>
              <w:rPr>
                <w:moveFrom w:id="115" w:author="Caitlin Page Casar" w:date="2019-06-29T12:48:00Z"/>
                <w:sz w:val="16"/>
                <w:szCs w:val="16"/>
              </w:rPr>
            </w:pPr>
            <w:moveFrom w:id="116" w:author="Caitlin Page Casar" w:date="2019-06-29T12:48:00Z">
              <w:r w:rsidRPr="00BF3695" w:rsidDel="00382EA3">
                <w:rPr>
                  <w:sz w:val="16"/>
                  <w:szCs w:val="16"/>
                </w:rPr>
                <w:t>10.3</w:t>
              </w:r>
            </w:moveFrom>
          </w:p>
        </w:tc>
        <w:tc>
          <w:tcPr>
            <w:tcW w:w="701" w:type="dxa"/>
          </w:tcPr>
          <w:p w14:paraId="472F5AA0" w14:textId="1ADE69F4" w:rsidR="005250A3" w:rsidRPr="00BF3695" w:rsidDel="00382EA3" w:rsidRDefault="005250A3" w:rsidP="00BA5F61">
            <w:pPr>
              <w:pStyle w:val="ListParagraph"/>
              <w:ind w:left="0"/>
              <w:jc w:val="both"/>
              <w:rPr>
                <w:moveFrom w:id="117" w:author="Caitlin Page Casar" w:date="2019-06-29T12:48:00Z"/>
                <w:sz w:val="16"/>
                <w:szCs w:val="16"/>
              </w:rPr>
            </w:pPr>
            <w:moveFrom w:id="118" w:author="Caitlin Page Casar" w:date="2019-06-29T12:48:00Z">
              <w:r w:rsidRPr="00BF3695" w:rsidDel="00382EA3">
                <w:rPr>
                  <w:sz w:val="16"/>
                  <w:szCs w:val="16"/>
                </w:rPr>
                <w:t>-</w:t>
              </w:r>
              <w:r w:rsidDel="00382EA3">
                <w:rPr>
                  <w:sz w:val="16"/>
                  <w:szCs w:val="16"/>
                </w:rPr>
                <w:t>86.8</w:t>
              </w:r>
            </w:moveFrom>
          </w:p>
        </w:tc>
        <w:tc>
          <w:tcPr>
            <w:tcW w:w="430" w:type="dxa"/>
          </w:tcPr>
          <w:p w14:paraId="48B62590" w14:textId="05326FBD" w:rsidR="005250A3" w:rsidRPr="00BF3695" w:rsidDel="00382EA3" w:rsidRDefault="005250A3" w:rsidP="00BA5F61">
            <w:pPr>
              <w:pStyle w:val="ListParagraph"/>
              <w:ind w:left="0"/>
              <w:jc w:val="both"/>
              <w:rPr>
                <w:moveFrom w:id="119" w:author="Caitlin Page Casar" w:date="2019-06-29T12:48:00Z"/>
                <w:sz w:val="16"/>
                <w:szCs w:val="16"/>
              </w:rPr>
            </w:pPr>
            <w:moveFrom w:id="120" w:author="Caitlin Page Casar" w:date="2019-06-29T12:48:00Z">
              <w:r w:rsidRPr="00BF3695" w:rsidDel="00382EA3">
                <w:rPr>
                  <w:sz w:val="16"/>
                  <w:szCs w:val="16"/>
                </w:rPr>
                <w:t>7.</w:t>
              </w:r>
              <w:r w:rsidDel="00382EA3">
                <w:rPr>
                  <w:sz w:val="16"/>
                  <w:szCs w:val="16"/>
                </w:rPr>
                <w:t>2</w:t>
              </w:r>
            </w:moveFrom>
          </w:p>
        </w:tc>
        <w:tc>
          <w:tcPr>
            <w:tcW w:w="560" w:type="dxa"/>
          </w:tcPr>
          <w:p w14:paraId="46827C0E" w14:textId="7A49B8F0" w:rsidR="005250A3" w:rsidRPr="00BF3695" w:rsidDel="00382EA3" w:rsidRDefault="005250A3" w:rsidP="00BA5F61">
            <w:pPr>
              <w:jc w:val="both"/>
              <w:rPr>
                <w:moveFrom w:id="121" w:author="Caitlin Page Casar" w:date="2019-06-29T12:48:00Z"/>
                <w:sz w:val="16"/>
                <w:szCs w:val="16"/>
              </w:rPr>
            </w:pPr>
            <w:moveFrom w:id="122" w:author="Caitlin Page Casar" w:date="2019-06-29T12:48:00Z">
              <w:r w:rsidRPr="00BF3695" w:rsidDel="00382EA3">
                <w:rPr>
                  <w:sz w:val="16"/>
                  <w:szCs w:val="16"/>
                </w:rPr>
                <w:t>0.1</w:t>
              </w:r>
              <w:r w:rsidDel="00382EA3">
                <w:rPr>
                  <w:sz w:val="16"/>
                  <w:szCs w:val="16"/>
                </w:rPr>
                <w:t>2</w:t>
              </w:r>
            </w:moveFrom>
          </w:p>
        </w:tc>
        <w:tc>
          <w:tcPr>
            <w:tcW w:w="576" w:type="dxa"/>
          </w:tcPr>
          <w:p w14:paraId="6D54F4DD" w14:textId="79689FB9" w:rsidR="005250A3" w:rsidRPr="00BF3695" w:rsidDel="00382EA3" w:rsidRDefault="005250A3" w:rsidP="00BA5F61">
            <w:pPr>
              <w:jc w:val="both"/>
              <w:rPr>
                <w:moveFrom w:id="123" w:author="Caitlin Page Casar" w:date="2019-06-29T12:48:00Z"/>
                <w:sz w:val="16"/>
                <w:szCs w:val="16"/>
              </w:rPr>
            </w:pPr>
            <w:moveFrom w:id="124" w:author="Caitlin Page Casar" w:date="2019-06-29T12:48:00Z">
              <w:r w:rsidDel="00382EA3">
                <w:rPr>
                  <w:sz w:val="16"/>
                  <w:szCs w:val="16"/>
                </w:rPr>
                <w:t>0.2</w:t>
              </w:r>
            </w:moveFrom>
          </w:p>
        </w:tc>
        <w:tc>
          <w:tcPr>
            <w:tcW w:w="576" w:type="dxa"/>
          </w:tcPr>
          <w:p w14:paraId="16DDF603" w14:textId="2C820691" w:rsidR="005250A3" w:rsidRPr="00BF3695" w:rsidDel="00382EA3" w:rsidRDefault="005250A3" w:rsidP="00BA5F61">
            <w:pPr>
              <w:jc w:val="both"/>
              <w:rPr>
                <w:moveFrom w:id="125" w:author="Caitlin Page Casar" w:date="2019-06-29T12:48:00Z"/>
                <w:sz w:val="16"/>
                <w:szCs w:val="16"/>
              </w:rPr>
            </w:pPr>
            <w:moveFrom w:id="126" w:author="Caitlin Page Casar" w:date="2019-06-29T12:48:00Z">
              <w:r w:rsidRPr="00BF3695" w:rsidDel="00382EA3">
                <w:rPr>
                  <w:sz w:val="16"/>
                  <w:szCs w:val="16"/>
                </w:rPr>
                <w:t>0.</w:t>
              </w:r>
              <w:r w:rsidDel="00382EA3">
                <w:rPr>
                  <w:sz w:val="16"/>
                  <w:szCs w:val="16"/>
                </w:rPr>
                <w:t>48</w:t>
              </w:r>
            </w:moveFrom>
          </w:p>
        </w:tc>
        <w:tc>
          <w:tcPr>
            <w:tcW w:w="594" w:type="dxa"/>
          </w:tcPr>
          <w:p w14:paraId="406E74F8" w14:textId="79C61558" w:rsidR="005250A3" w:rsidRPr="00BF3695" w:rsidDel="00382EA3" w:rsidRDefault="005250A3" w:rsidP="00BA5F61">
            <w:pPr>
              <w:jc w:val="both"/>
              <w:rPr>
                <w:moveFrom w:id="127" w:author="Caitlin Page Casar" w:date="2019-06-29T12:48:00Z"/>
                <w:sz w:val="16"/>
                <w:szCs w:val="16"/>
              </w:rPr>
            </w:pPr>
            <w:moveFrom w:id="128" w:author="Caitlin Page Casar" w:date="2019-06-29T12:48:00Z">
              <w:r w:rsidRPr="00BF3695" w:rsidDel="00382EA3">
                <w:rPr>
                  <w:sz w:val="16"/>
                  <w:szCs w:val="16"/>
                </w:rPr>
                <w:t>2.</w:t>
              </w:r>
              <w:r w:rsidDel="00382EA3">
                <w:rPr>
                  <w:sz w:val="16"/>
                  <w:szCs w:val="16"/>
                </w:rPr>
                <w:t>4</w:t>
              </w:r>
            </w:moveFrom>
          </w:p>
        </w:tc>
        <w:tc>
          <w:tcPr>
            <w:tcW w:w="758" w:type="dxa"/>
          </w:tcPr>
          <w:p w14:paraId="147EAC47" w14:textId="5B6B0858" w:rsidR="005250A3" w:rsidRPr="00BF3695" w:rsidDel="00382EA3" w:rsidRDefault="005250A3" w:rsidP="00BA5F61">
            <w:pPr>
              <w:jc w:val="both"/>
              <w:rPr>
                <w:moveFrom w:id="129" w:author="Caitlin Page Casar" w:date="2019-06-29T12:48:00Z"/>
                <w:color w:val="000000"/>
                <w:sz w:val="16"/>
                <w:szCs w:val="16"/>
              </w:rPr>
            </w:pPr>
            <w:moveFrom w:id="130" w:author="Caitlin Page Casar" w:date="2019-06-29T12:48:00Z">
              <w:r w:rsidRPr="00BF3695" w:rsidDel="00382EA3">
                <w:rPr>
                  <w:color w:val="000000"/>
                  <w:sz w:val="16"/>
                  <w:szCs w:val="16"/>
                </w:rPr>
                <w:t>0.1</w:t>
              </w:r>
            </w:moveFrom>
          </w:p>
        </w:tc>
        <w:tc>
          <w:tcPr>
            <w:tcW w:w="581" w:type="dxa"/>
          </w:tcPr>
          <w:p w14:paraId="5AA3E88C" w14:textId="14448B3F" w:rsidR="005250A3" w:rsidRPr="00BF3695" w:rsidDel="00382EA3" w:rsidRDefault="005250A3" w:rsidP="00BA5F61">
            <w:pPr>
              <w:jc w:val="both"/>
              <w:rPr>
                <w:moveFrom w:id="131" w:author="Caitlin Page Casar" w:date="2019-06-29T12:48:00Z"/>
                <w:color w:val="000000"/>
                <w:sz w:val="16"/>
                <w:szCs w:val="16"/>
              </w:rPr>
            </w:pPr>
            <w:moveFrom w:id="132" w:author="Caitlin Page Casar" w:date="2019-06-29T12:48:00Z">
              <w:r w:rsidRPr="00BF3695" w:rsidDel="00382EA3">
                <w:rPr>
                  <w:color w:val="000000"/>
                  <w:sz w:val="16"/>
                  <w:szCs w:val="16"/>
                </w:rPr>
                <w:t>0.3</w:t>
              </w:r>
            </w:moveFrom>
          </w:p>
        </w:tc>
        <w:tc>
          <w:tcPr>
            <w:tcW w:w="656" w:type="dxa"/>
          </w:tcPr>
          <w:p w14:paraId="5D1D2B02" w14:textId="760F0DA8" w:rsidR="005250A3" w:rsidRPr="00BF3695" w:rsidDel="00382EA3" w:rsidRDefault="005250A3" w:rsidP="00BA5F61">
            <w:pPr>
              <w:pStyle w:val="ListParagraph"/>
              <w:ind w:left="0"/>
              <w:jc w:val="both"/>
              <w:rPr>
                <w:moveFrom w:id="133" w:author="Caitlin Page Casar" w:date="2019-06-29T12:48:00Z"/>
                <w:sz w:val="16"/>
                <w:szCs w:val="16"/>
              </w:rPr>
            </w:pPr>
            <w:moveFrom w:id="134" w:author="Caitlin Page Casar" w:date="2019-06-29T12:48:00Z">
              <w:r w:rsidRPr="00BF3695" w:rsidDel="00382EA3">
                <w:rPr>
                  <w:sz w:val="16"/>
                  <w:szCs w:val="16"/>
                </w:rPr>
                <w:t>3</w:t>
              </w:r>
              <w:r w:rsidDel="00382EA3">
                <w:rPr>
                  <w:sz w:val="16"/>
                  <w:szCs w:val="16"/>
                </w:rPr>
                <w:t>36.1</w:t>
              </w:r>
            </w:moveFrom>
          </w:p>
        </w:tc>
        <w:tc>
          <w:tcPr>
            <w:tcW w:w="538" w:type="dxa"/>
          </w:tcPr>
          <w:p w14:paraId="4307D800" w14:textId="65BC176B" w:rsidR="005250A3" w:rsidRPr="00BF3695" w:rsidDel="00382EA3" w:rsidRDefault="005250A3" w:rsidP="00BA5F61">
            <w:pPr>
              <w:jc w:val="both"/>
              <w:rPr>
                <w:moveFrom w:id="135" w:author="Caitlin Page Casar" w:date="2019-06-29T12:48:00Z"/>
                <w:color w:val="000000"/>
                <w:sz w:val="16"/>
                <w:szCs w:val="16"/>
              </w:rPr>
            </w:pPr>
            <w:moveFrom w:id="136" w:author="Caitlin Page Casar" w:date="2019-06-29T12:48:00Z">
              <w:r w:rsidRPr="00BF3695" w:rsidDel="00382EA3">
                <w:rPr>
                  <w:color w:val="000000"/>
                  <w:sz w:val="16"/>
                  <w:szCs w:val="16"/>
                </w:rPr>
                <w:t>1.</w:t>
              </w:r>
              <w:r w:rsidDel="00382EA3">
                <w:rPr>
                  <w:color w:val="000000"/>
                  <w:sz w:val="16"/>
                  <w:szCs w:val="16"/>
                </w:rPr>
                <w:t>7</w:t>
              </w:r>
            </w:moveFrom>
          </w:p>
        </w:tc>
        <w:tc>
          <w:tcPr>
            <w:tcW w:w="581" w:type="dxa"/>
          </w:tcPr>
          <w:p w14:paraId="1EF63D89" w14:textId="62178192" w:rsidR="005250A3" w:rsidRPr="00BF3695" w:rsidDel="00382EA3" w:rsidRDefault="005250A3" w:rsidP="00BA5F61">
            <w:pPr>
              <w:jc w:val="both"/>
              <w:rPr>
                <w:moveFrom w:id="137" w:author="Caitlin Page Casar" w:date="2019-06-29T12:48:00Z"/>
                <w:color w:val="000000"/>
                <w:sz w:val="16"/>
                <w:szCs w:val="16"/>
              </w:rPr>
            </w:pPr>
            <w:moveFrom w:id="138" w:author="Caitlin Page Casar" w:date="2019-06-29T12:48:00Z">
              <w:r w:rsidRPr="00BF3695" w:rsidDel="00382EA3">
                <w:rPr>
                  <w:color w:val="000000"/>
                  <w:sz w:val="16"/>
                  <w:szCs w:val="16"/>
                </w:rPr>
                <w:t>0.4</w:t>
              </w:r>
              <w:r w:rsidDel="00382EA3">
                <w:rPr>
                  <w:color w:val="000000"/>
                  <w:sz w:val="16"/>
                  <w:szCs w:val="16"/>
                </w:rPr>
                <w:t>3</w:t>
              </w:r>
            </w:moveFrom>
          </w:p>
        </w:tc>
        <w:tc>
          <w:tcPr>
            <w:tcW w:w="510" w:type="dxa"/>
          </w:tcPr>
          <w:p w14:paraId="3A8FF067" w14:textId="741B5A64" w:rsidR="005250A3" w:rsidRPr="00BF3695" w:rsidDel="00382EA3" w:rsidRDefault="005250A3" w:rsidP="00BA5F61">
            <w:pPr>
              <w:jc w:val="both"/>
              <w:rPr>
                <w:moveFrom w:id="139" w:author="Caitlin Page Casar" w:date="2019-06-29T12:48:00Z"/>
                <w:color w:val="000000"/>
                <w:sz w:val="16"/>
                <w:szCs w:val="16"/>
              </w:rPr>
            </w:pPr>
            <w:moveFrom w:id="140" w:author="Caitlin Page Casar" w:date="2019-06-29T12:48:00Z">
              <w:r w:rsidRPr="00BF3695" w:rsidDel="00382EA3">
                <w:rPr>
                  <w:color w:val="000000"/>
                  <w:sz w:val="16"/>
                  <w:szCs w:val="16"/>
                </w:rPr>
                <w:t>4.</w:t>
              </w:r>
              <w:r w:rsidDel="00382EA3">
                <w:rPr>
                  <w:color w:val="000000"/>
                  <w:sz w:val="16"/>
                  <w:szCs w:val="16"/>
                </w:rPr>
                <w:t>2</w:t>
              </w:r>
            </w:moveFrom>
          </w:p>
        </w:tc>
      </w:tr>
      <w:tr w:rsidR="005250A3" w:rsidRPr="00BF3695" w:rsidDel="00382EA3" w14:paraId="78053C75" w14:textId="062E80FE" w:rsidTr="005250A3">
        <w:tc>
          <w:tcPr>
            <w:tcW w:w="474" w:type="dxa"/>
          </w:tcPr>
          <w:p w14:paraId="4C76A33A" w14:textId="2092F4C8" w:rsidR="005250A3" w:rsidRPr="00BF3695" w:rsidDel="00382EA3" w:rsidRDefault="005250A3" w:rsidP="00BA5F61">
            <w:pPr>
              <w:pStyle w:val="ListParagraph"/>
              <w:ind w:left="0"/>
              <w:jc w:val="both"/>
              <w:rPr>
                <w:moveFrom w:id="141" w:author="Caitlin Page Casar" w:date="2019-06-29T12:48:00Z"/>
                <w:sz w:val="16"/>
                <w:szCs w:val="16"/>
              </w:rPr>
            </w:pPr>
            <w:moveFrom w:id="142" w:author="Caitlin Page Casar" w:date="2019-06-29T12:48:00Z">
              <w:r w:rsidRPr="00BF3695" w:rsidDel="00382EA3">
                <w:rPr>
                  <w:sz w:val="16"/>
                  <w:szCs w:val="16"/>
                </w:rPr>
                <w:t>D3</w:t>
              </w:r>
            </w:moveFrom>
          </w:p>
        </w:tc>
        <w:tc>
          <w:tcPr>
            <w:tcW w:w="634" w:type="dxa"/>
          </w:tcPr>
          <w:p w14:paraId="7E60C966" w14:textId="6EC22173" w:rsidR="005250A3" w:rsidRPr="00BF3695" w:rsidDel="00382EA3" w:rsidRDefault="005250A3" w:rsidP="00BA5F61">
            <w:pPr>
              <w:pStyle w:val="ListParagraph"/>
              <w:ind w:left="0"/>
              <w:jc w:val="both"/>
              <w:rPr>
                <w:moveFrom w:id="143" w:author="Caitlin Page Casar" w:date="2019-06-29T12:48:00Z"/>
                <w:sz w:val="16"/>
                <w:szCs w:val="16"/>
              </w:rPr>
            </w:pPr>
            <w:moveFrom w:id="144" w:author="Caitlin Page Casar" w:date="2019-06-29T12:48:00Z">
              <w:r w:rsidRPr="00BF3695" w:rsidDel="00382EA3">
                <w:rPr>
                  <w:sz w:val="16"/>
                  <w:szCs w:val="16"/>
                </w:rPr>
                <w:t>2,000</w:t>
              </w:r>
            </w:moveFrom>
          </w:p>
        </w:tc>
        <w:tc>
          <w:tcPr>
            <w:tcW w:w="616" w:type="dxa"/>
          </w:tcPr>
          <w:p w14:paraId="621B4C62" w14:textId="574BE2DD" w:rsidR="005250A3" w:rsidRPr="00BF3695" w:rsidDel="00382EA3" w:rsidRDefault="005250A3" w:rsidP="00BA5F61">
            <w:pPr>
              <w:pStyle w:val="ListParagraph"/>
              <w:ind w:left="0"/>
              <w:jc w:val="both"/>
              <w:rPr>
                <w:moveFrom w:id="145" w:author="Caitlin Page Casar" w:date="2019-06-29T12:48:00Z"/>
                <w:sz w:val="16"/>
                <w:szCs w:val="16"/>
              </w:rPr>
            </w:pPr>
            <w:moveFrom w:id="146" w:author="Caitlin Page Casar" w:date="2019-06-29T12:48:00Z">
              <w:r w:rsidRPr="00BF3695" w:rsidDel="00382EA3">
                <w:rPr>
                  <w:sz w:val="16"/>
                  <w:szCs w:val="16"/>
                </w:rPr>
                <w:t>16.2</w:t>
              </w:r>
            </w:moveFrom>
          </w:p>
        </w:tc>
        <w:tc>
          <w:tcPr>
            <w:tcW w:w="701" w:type="dxa"/>
          </w:tcPr>
          <w:p w14:paraId="6C9E5C42" w14:textId="6690691D" w:rsidR="005250A3" w:rsidRPr="00BF3695" w:rsidDel="00382EA3" w:rsidRDefault="005250A3" w:rsidP="00BA5F61">
            <w:pPr>
              <w:pStyle w:val="ListParagraph"/>
              <w:ind w:left="0"/>
              <w:jc w:val="both"/>
              <w:rPr>
                <w:moveFrom w:id="147" w:author="Caitlin Page Casar" w:date="2019-06-29T12:48:00Z"/>
                <w:sz w:val="16"/>
                <w:szCs w:val="16"/>
              </w:rPr>
            </w:pPr>
            <w:moveFrom w:id="148" w:author="Caitlin Page Casar" w:date="2019-06-29T12:48:00Z">
              <w:r w:rsidRPr="00BF3695" w:rsidDel="00382EA3">
                <w:rPr>
                  <w:sz w:val="16"/>
                  <w:szCs w:val="16"/>
                </w:rPr>
                <w:t>-</w:t>
              </w:r>
              <w:r w:rsidDel="00382EA3">
                <w:rPr>
                  <w:sz w:val="16"/>
                  <w:szCs w:val="16"/>
                </w:rPr>
                <w:t>34.5</w:t>
              </w:r>
            </w:moveFrom>
          </w:p>
        </w:tc>
        <w:tc>
          <w:tcPr>
            <w:tcW w:w="430" w:type="dxa"/>
          </w:tcPr>
          <w:p w14:paraId="3D931478" w14:textId="2B3727C3" w:rsidR="005250A3" w:rsidRPr="00BF3695" w:rsidDel="00382EA3" w:rsidRDefault="005250A3" w:rsidP="00BA5F61">
            <w:pPr>
              <w:pStyle w:val="ListParagraph"/>
              <w:ind w:left="0"/>
              <w:jc w:val="both"/>
              <w:rPr>
                <w:moveFrom w:id="149" w:author="Caitlin Page Casar" w:date="2019-06-29T12:48:00Z"/>
                <w:sz w:val="16"/>
                <w:szCs w:val="16"/>
              </w:rPr>
            </w:pPr>
            <w:moveFrom w:id="150" w:author="Caitlin Page Casar" w:date="2019-06-29T12:48:00Z">
              <w:r w:rsidRPr="00BF3695" w:rsidDel="00382EA3">
                <w:rPr>
                  <w:sz w:val="16"/>
                  <w:szCs w:val="16"/>
                </w:rPr>
                <w:t>7.</w:t>
              </w:r>
              <w:r w:rsidDel="00382EA3">
                <w:rPr>
                  <w:sz w:val="16"/>
                  <w:szCs w:val="16"/>
                </w:rPr>
                <w:t>1</w:t>
              </w:r>
            </w:moveFrom>
          </w:p>
        </w:tc>
        <w:tc>
          <w:tcPr>
            <w:tcW w:w="560" w:type="dxa"/>
          </w:tcPr>
          <w:p w14:paraId="4C4E2F08" w14:textId="724207D3" w:rsidR="005250A3" w:rsidRPr="00BF3695" w:rsidDel="00382EA3" w:rsidRDefault="005250A3" w:rsidP="00BA5F61">
            <w:pPr>
              <w:pStyle w:val="ListParagraph"/>
              <w:ind w:left="0"/>
              <w:jc w:val="both"/>
              <w:rPr>
                <w:moveFrom w:id="151" w:author="Caitlin Page Casar" w:date="2019-06-29T12:48:00Z"/>
                <w:sz w:val="16"/>
                <w:szCs w:val="16"/>
              </w:rPr>
            </w:pPr>
            <w:moveFrom w:id="152" w:author="Caitlin Page Casar" w:date="2019-06-29T12:48:00Z">
              <w:r w:rsidRPr="00BF3695" w:rsidDel="00382EA3">
                <w:rPr>
                  <w:sz w:val="16"/>
                  <w:szCs w:val="16"/>
                </w:rPr>
                <w:t>0.</w:t>
              </w:r>
              <w:r w:rsidDel="00382EA3">
                <w:rPr>
                  <w:sz w:val="16"/>
                  <w:szCs w:val="16"/>
                </w:rPr>
                <w:t>27</w:t>
              </w:r>
            </w:moveFrom>
          </w:p>
        </w:tc>
        <w:tc>
          <w:tcPr>
            <w:tcW w:w="576" w:type="dxa"/>
          </w:tcPr>
          <w:p w14:paraId="6CDBE1CC" w14:textId="43953973" w:rsidR="005250A3" w:rsidDel="00382EA3" w:rsidRDefault="005250A3" w:rsidP="00BA5F61">
            <w:pPr>
              <w:pStyle w:val="ListParagraph"/>
              <w:ind w:left="0"/>
              <w:jc w:val="both"/>
              <w:rPr>
                <w:moveFrom w:id="153" w:author="Caitlin Page Casar" w:date="2019-06-29T12:48:00Z"/>
                <w:sz w:val="16"/>
                <w:szCs w:val="16"/>
              </w:rPr>
            </w:pPr>
            <w:moveFrom w:id="154" w:author="Caitlin Page Casar" w:date="2019-06-29T12:48:00Z">
              <w:r w:rsidDel="00382EA3">
                <w:rPr>
                  <w:sz w:val="16"/>
                  <w:szCs w:val="16"/>
                </w:rPr>
                <w:t>0.3</w:t>
              </w:r>
            </w:moveFrom>
          </w:p>
        </w:tc>
        <w:tc>
          <w:tcPr>
            <w:tcW w:w="576" w:type="dxa"/>
          </w:tcPr>
          <w:p w14:paraId="6E6F212B" w14:textId="2E6081B8" w:rsidR="005250A3" w:rsidRPr="00BF3695" w:rsidDel="00382EA3" w:rsidRDefault="005250A3" w:rsidP="00BA5F61">
            <w:pPr>
              <w:pStyle w:val="ListParagraph"/>
              <w:ind w:left="0"/>
              <w:jc w:val="both"/>
              <w:rPr>
                <w:moveFrom w:id="155" w:author="Caitlin Page Casar" w:date="2019-06-29T12:48:00Z"/>
                <w:sz w:val="16"/>
                <w:szCs w:val="16"/>
              </w:rPr>
            </w:pPr>
            <w:moveFrom w:id="156" w:author="Caitlin Page Casar" w:date="2019-06-29T12:48:00Z">
              <w:r w:rsidDel="00382EA3">
                <w:rPr>
                  <w:sz w:val="16"/>
                  <w:szCs w:val="16"/>
                </w:rPr>
                <w:t>4.29</w:t>
              </w:r>
            </w:moveFrom>
          </w:p>
        </w:tc>
        <w:tc>
          <w:tcPr>
            <w:tcW w:w="594" w:type="dxa"/>
          </w:tcPr>
          <w:p w14:paraId="2F3F58D6" w14:textId="5E260FAC" w:rsidR="005250A3" w:rsidRPr="00BF3695" w:rsidDel="00382EA3" w:rsidRDefault="005250A3" w:rsidP="00BA5F61">
            <w:pPr>
              <w:pStyle w:val="ListParagraph"/>
              <w:ind w:left="0"/>
              <w:jc w:val="both"/>
              <w:rPr>
                <w:moveFrom w:id="157" w:author="Caitlin Page Casar" w:date="2019-06-29T12:48:00Z"/>
                <w:sz w:val="16"/>
                <w:szCs w:val="16"/>
              </w:rPr>
            </w:pPr>
            <w:moveFrom w:id="158" w:author="Caitlin Page Casar" w:date="2019-06-29T12:48:00Z">
              <w:r w:rsidRPr="00BF3695" w:rsidDel="00382EA3">
                <w:rPr>
                  <w:sz w:val="16"/>
                  <w:szCs w:val="16"/>
                </w:rPr>
                <w:t>2.5</w:t>
              </w:r>
            </w:moveFrom>
          </w:p>
        </w:tc>
        <w:tc>
          <w:tcPr>
            <w:tcW w:w="758" w:type="dxa"/>
          </w:tcPr>
          <w:p w14:paraId="2A697889" w14:textId="6A5D42BE" w:rsidR="005250A3" w:rsidRPr="00BF3695" w:rsidDel="00382EA3" w:rsidRDefault="005250A3" w:rsidP="00BA5F61">
            <w:pPr>
              <w:pStyle w:val="ListParagraph"/>
              <w:ind w:left="0"/>
              <w:jc w:val="both"/>
              <w:rPr>
                <w:moveFrom w:id="159" w:author="Caitlin Page Casar" w:date="2019-06-29T12:48:00Z"/>
                <w:sz w:val="16"/>
                <w:szCs w:val="16"/>
              </w:rPr>
            </w:pPr>
            <w:moveFrom w:id="160" w:author="Caitlin Page Casar" w:date="2019-06-29T12:48:00Z">
              <w:r w:rsidRPr="00BF3695" w:rsidDel="00382EA3">
                <w:rPr>
                  <w:sz w:val="16"/>
                  <w:szCs w:val="16"/>
                </w:rPr>
                <w:t>0.2</w:t>
              </w:r>
            </w:moveFrom>
          </w:p>
        </w:tc>
        <w:tc>
          <w:tcPr>
            <w:tcW w:w="581" w:type="dxa"/>
          </w:tcPr>
          <w:p w14:paraId="2B41E441" w14:textId="3BB90D9F" w:rsidR="005250A3" w:rsidRPr="00BF3695" w:rsidDel="00382EA3" w:rsidRDefault="005250A3" w:rsidP="00BA5F61">
            <w:pPr>
              <w:pStyle w:val="ListParagraph"/>
              <w:ind w:left="0"/>
              <w:jc w:val="both"/>
              <w:rPr>
                <w:moveFrom w:id="161" w:author="Caitlin Page Casar" w:date="2019-06-29T12:48:00Z"/>
                <w:sz w:val="16"/>
                <w:szCs w:val="16"/>
              </w:rPr>
            </w:pPr>
            <w:moveFrom w:id="162" w:author="Caitlin Page Casar" w:date="2019-06-29T12:48:00Z">
              <w:r w:rsidRPr="00BF3695" w:rsidDel="00382EA3">
                <w:rPr>
                  <w:sz w:val="16"/>
                  <w:szCs w:val="16"/>
                </w:rPr>
                <w:t>0.3</w:t>
              </w:r>
            </w:moveFrom>
          </w:p>
        </w:tc>
        <w:tc>
          <w:tcPr>
            <w:tcW w:w="656" w:type="dxa"/>
          </w:tcPr>
          <w:p w14:paraId="19DE6C34" w14:textId="3B2B79FB" w:rsidR="005250A3" w:rsidRPr="00BF3695" w:rsidDel="00382EA3" w:rsidRDefault="005250A3" w:rsidP="00BA5F61">
            <w:pPr>
              <w:pStyle w:val="ListParagraph"/>
              <w:ind w:left="0"/>
              <w:jc w:val="both"/>
              <w:rPr>
                <w:moveFrom w:id="163" w:author="Caitlin Page Casar" w:date="2019-06-29T12:48:00Z"/>
                <w:sz w:val="16"/>
                <w:szCs w:val="16"/>
              </w:rPr>
            </w:pPr>
            <w:moveFrom w:id="164" w:author="Caitlin Page Casar" w:date="2019-06-29T12:48:00Z">
              <w:r w:rsidRPr="00BF3695" w:rsidDel="00382EA3">
                <w:rPr>
                  <w:sz w:val="16"/>
                  <w:szCs w:val="16"/>
                </w:rPr>
                <w:t>16</w:t>
              </w:r>
              <w:r w:rsidDel="00382EA3">
                <w:rPr>
                  <w:sz w:val="16"/>
                  <w:szCs w:val="16"/>
                </w:rPr>
                <w:t>74.2</w:t>
              </w:r>
            </w:moveFrom>
          </w:p>
        </w:tc>
        <w:tc>
          <w:tcPr>
            <w:tcW w:w="538" w:type="dxa"/>
          </w:tcPr>
          <w:p w14:paraId="04E9D186" w14:textId="4D16E447" w:rsidR="005250A3" w:rsidRPr="00BF3695" w:rsidDel="00382EA3" w:rsidRDefault="005250A3" w:rsidP="00BA5F61">
            <w:pPr>
              <w:pStyle w:val="ListParagraph"/>
              <w:ind w:left="0"/>
              <w:jc w:val="both"/>
              <w:rPr>
                <w:moveFrom w:id="165" w:author="Caitlin Page Casar" w:date="2019-06-29T12:48:00Z"/>
                <w:sz w:val="16"/>
                <w:szCs w:val="16"/>
              </w:rPr>
            </w:pPr>
            <w:moveFrom w:id="166" w:author="Caitlin Page Casar" w:date="2019-06-29T12:48:00Z">
              <w:r w:rsidDel="00382EA3">
                <w:rPr>
                  <w:sz w:val="16"/>
                  <w:szCs w:val="16"/>
                </w:rPr>
                <w:t>10.1</w:t>
              </w:r>
            </w:moveFrom>
          </w:p>
        </w:tc>
        <w:tc>
          <w:tcPr>
            <w:tcW w:w="581" w:type="dxa"/>
          </w:tcPr>
          <w:p w14:paraId="1917B1DC" w14:textId="3E7B11BD" w:rsidR="005250A3" w:rsidRPr="00BF3695" w:rsidDel="00382EA3" w:rsidRDefault="005250A3" w:rsidP="00BA5F61">
            <w:pPr>
              <w:pStyle w:val="ListParagraph"/>
              <w:ind w:left="0"/>
              <w:jc w:val="both"/>
              <w:rPr>
                <w:moveFrom w:id="167" w:author="Caitlin Page Casar" w:date="2019-06-29T12:48:00Z"/>
                <w:sz w:val="16"/>
                <w:szCs w:val="16"/>
              </w:rPr>
            </w:pPr>
            <w:moveFrom w:id="168" w:author="Caitlin Page Casar" w:date="2019-06-29T12:48:00Z">
              <w:r w:rsidRPr="00BF3695" w:rsidDel="00382EA3">
                <w:rPr>
                  <w:sz w:val="16"/>
                  <w:szCs w:val="16"/>
                </w:rPr>
                <w:t>0.</w:t>
              </w:r>
              <w:r w:rsidDel="00382EA3">
                <w:rPr>
                  <w:sz w:val="16"/>
                  <w:szCs w:val="16"/>
                </w:rPr>
                <w:t>25</w:t>
              </w:r>
            </w:moveFrom>
          </w:p>
        </w:tc>
        <w:tc>
          <w:tcPr>
            <w:tcW w:w="510" w:type="dxa"/>
          </w:tcPr>
          <w:p w14:paraId="743623DD" w14:textId="2BA57962" w:rsidR="005250A3" w:rsidRPr="00BF3695" w:rsidDel="00382EA3" w:rsidRDefault="005250A3" w:rsidP="00BA5F61">
            <w:pPr>
              <w:pStyle w:val="ListParagraph"/>
              <w:ind w:left="0"/>
              <w:jc w:val="both"/>
              <w:rPr>
                <w:moveFrom w:id="169" w:author="Caitlin Page Casar" w:date="2019-06-29T12:48:00Z"/>
                <w:sz w:val="16"/>
                <w:szCs w:val="16"/>
              </w:rPr>
            </w:pPr>
            <w:moveFrom w:id="170" w:author="Caitlin Page Casar" w:date="2019-06-29T12:48:00Z">
              <w:r w:rsidDel="00382EA3">
                <w:rPr>
                  <w:sz w:val="16"/>
                  <w:szCs w:val="16"/>
                </w:rPr>
                <w:t>10.0</w:t>
              </w:r>
            </w:moveFrom>
          </w:p>
        </w:tc>
      </w:tr>
      <w:tr w:rsidR="005250A3" w:rsidRPr="00BF3695" w:rsidDel="00382EA3" w14:paraId="16743744" w14:textId="69705405" w:rsidTr="005250A3">
        <w:tc>
          <w:tcPr>
            <w:tcW w:w="474" w:type="dxa"/>
          </w:tcPr>
          <w:p w14:paraId="7BED481D" w14:textId="345850E1" w:rsidR="005250A3" w:rsidRPr="00BF3695" w:rsidDel="00382EA3" w:rsidRDefault="005250A3" w:rsidP="00BA5F61">
            <w:pPr>
              <w:pStyle w:val="ListParagraph"/>
              <w:ind w:left="0"/>
              <w:jc w:val="both"/>
              <w:rPr>
                <w:moveFrom w:id="171" w:author="Caitlin Page Casar" w:date="2019-06-29T12:48:00Z"/>
                <w:sz w:val="16"/>
                <w:szCs w:val="16"/>
              </w:rPr>
            </w:pPr>
            <w:moveFrom w:id="172" w:author="Caitlin Page Casar" w:date="2019-06-29T12:48:00Z">
              <w:r w:rsidRPr="00BF3695" w:rsidDel="00382EA3">
                <w:rPr>
                  <w:sz w:val="16"/>
                  <w:szCs w:val="16"/>
                </w:rPr>
                <w:t>D6</w:t>
              </w:r>
            </w:moveFrom>
          </w:p>
        </w:tc>
        <w:tc>
          <w:tcPr>
            <w:tcW w:w="634" w:type="dxa"/>
          </w:tcPr>
          <w:p w14:paraId="58F48B3A" w14:textId="61259A7F" w:rsidR="005250A3" w:rsidRPr="00BF3695" w:rsidDel="00382EA3" w:rsidRDefault="005250A3" w:rsidP="00BA5F61">
            <w:pPr>
              <w:pStyle w:val="ListParagraph"/>
              <w:ind w:left="0"/>
              <w:jc w:val="both"/>
              <w:rPr>
                <w:moveFrom w:id="173" w:author="Caitlin Page Casar" w:date="2019-06-29T12:48:00Z"/>
                <w:sz w:val="16"/>
                <w:szCs w:val="16"/>
              </w:rPr>
            </w:pPr>
            <w:moveFrom w:id="174" w:author="Caitlin Page Casar" w:date="2019-06-29T12:48:00Z">
              <w:r w:rsidRPr="00BF3695" w:rsidDel="00382EA3">
                <w:rPr>
                  <w:sz w:val="16"/>
                  <w:szCs w:val="16"/>
                </w:rPr>
                <w:t>4,850</w:t>
              </w:r>
            </w:moveFrom>
          </w:p>
        </w:tc>
        <w:tc>
          <w:tcPr>
            <w:tcW w:w="616" w:type="dxa"/>
          </w:tcPr>
          <w:p w14:paraId="388E124D" w14:textId="228FB689" w:rsidR="005250A3" w:rsidRPr="00BF3695" w:rsidDel="00382EA3" w:rsidRDefault="005250A3" w:rsidP="00BA5F61">
            <w:pPr>
              <w:pStyle w:val="ListParagraph"/>
              <w:ind w:left="0"/>
              <w:jc w:val="both"/>
              <w:rPr>
                <w:moveFrom w:id="175" w:author="Caitlin Page Casar" w:date="2019-06-29T12:48:00Z"/>
                <w:sz w:val="16"/>
                <w:szCs w:val="16"/>
              </w:rPr>
            </w:pPr>
            <w:moveFrom w:id="176" w:author="Caitlin Page Casar" w:date="2019-06-29T12:48:00Z">
              <w:r w:rsidRPr="00BF3695" w:rsidDel="00382EA3">
                <w:rPr>
                  <w:sz w:val="16"/>
                  <w:szCs w:val="16"/>
                </w:rPr>
                <w:t>21.5</w:t>
              </w:r>
            </w:moveFrom>
          </w:p>
        </w:tc>
        <w:tc>
          <w:tcPr>
            <w:tcW w:w="701" w:type="dxa"/>
          </w:tcPr>
          <w:p w14:paraId="2993BF1B" w14:textId="6BF7BC0E" w:rsidR="005250A3" w:rsidRPr="00BF3695" w:rsidDel="00382EA3" w:rsidRDefault="005250A3" w:rsidP="00BA5F61">
            <w:pPr>
              <w:pStyle w:val="ListParagraph"/>
              <w:ind w:left="0"/>
              <w:jc w:val="both"/>
              <w:rPr>
                <w:moveFrom w:id="177" w:author="Caitlin Page Casar" w:date="2019-06-29T12:48:00Z"/>
                <w:sz w:val="16"/>
                <w:szCs w:val="16"/>
              </w:rPr>
            </w:pPr>
            <w:moveFrom w:id="178" w:author="Caitlin Page Casar" w:date="2019-06-29T12:48:00Z">
              <w:r w:rsidRPr="00BF3695" w:rsidDel="00382EA3">
                <w:rPr>
                  <w:sz w:val="16"/>
                  <w:szCs w:val="16"/>
                </w:rPr>
                <w:t>-2</w:t>
              </w:r>
              <w:r w:rsidDel="00382EA3">
                <w:rPr>
                  <w:sz w:val="16"/>
                  <w:szCs w:val="16"/>
                </w:rPr>
                <w:t>36.2</w:t>
              </w:r>
            </w:moveFrom>
          </w:p>
        </w:tc>
        <w:tc>
          <w:tcPr>
            <w:tcW w:w="430" w:type="dxa"/>
          </w:tcPr>
          <w:p w14:paraId="650D9366" w14:textId="21F94226" w:rsidR="005250A3" w:rsidRPr="00BF3695" w:rsidDel="00382EA3" w:rsidRDefault="005250A3" w:rsidP="00BA5F61">
            <w:pPr>
              <w:pStyle w:val="ListParagraph"/>
              <w:ind w:left="0"/>
              <w:jc w:val="both"/>
              <w:rPr>
                <w:moveFrom w:id="179" w:author="Caitlin Page Casar" w:date="2019-06-29T12:48:00Z"/>
                <w:sz w:val="16"/>
                <w:szCs w:val="16"/>
              </w:rPr>
            </w:pPr>
            <w:moveFrom w:id="180" w:author="Caitlin Page Casar" w:date="2019-06-29T12:48:00Z">
              <w:r w:rsidRPr="00BF3695" w:rsidDel="00382EA3">
                <w:rPr>
                  <w:sz w:val="16"/>
                  <w:szCs w:val="16"/>
                </w:rPr>
                <w:t>8.</w:t>
              </w:r>
              <w:r w:rsidDel="00382EA3">
                <w:rPr>
                  <w:sz w:val="16"/>
                  <w:szCs w:val="16"/>
                </w:rPr>
                <w:t>1</w:t>
              </w:r>
            </w:moveFrom>
          </w:p>
        </w:tc>
        <w:tc>
          <w:tcPr>
            <w:tcW w:w="560" w:type="dxa"/>
          </w:tcPr>
          <w:p w14:paraId="3D60F2D5" w14:textId="1D2824F2" w:rsidR="005250A3" w:rsidRPr="00BF3695" w:rsidDel="00382EA3" w:rsidRDefault="005250A3" w:rsidP="00BA5F61">
            <w:pPr>
              <w:pStyle w:val="ListParagraph"/>
              <w:ind w:left="0"/>
              <w:jc w:val="both"/>
              <w:rPr>
                <w:moveFrom w:id="181" w:author="Caitlin Page Casar" w:date="2019-06-29T12:48:00Z"/>
                <w:sz w:val="16"/>
                <w:szCs w:val="16"/>
              </w:rPr>
            </w:pPr>
            <w:moveFrom w:id="182" w:author="Caitlin Page Casar" w:date="2019-06-29T12:48:00Z">
              <w:r w:rsidRPr="00BF3695" w:rsidDel="00382EA3">
                <w:rPr>
                  <w:sz w:val="16"/>
                  <w:szCs w:val="16"/>
                </w:rPr>
                <w:t>0.</w:t>
              </w:r>
              <w:r w:rsidDel="00382EA3">
                <w:rPr>
                  <w:sz w:val="16"/>
                  <w:szCs w:val="16"/>
                </w:rPr>
                <w:t>30</w:t>
              </w:r>
            </w:moveFrom>
          </w:p>
        </w:tc>
        <w:tc>
          <w:tcPr>
            <w:tcW w:w="576" w:type="dxa"/>
          </w:tcPr>
          <w:p w14:paraId="1A54701C" w14:textId="2628D02A" w:rsidR="005250A3" w:rsidDel="00382EA3" w:rsidRDefault="005250A3" w:rsidP="00BA5F61">
            <w:pPr>
              <w:pStyle w:val="ListParagraph"/>
              <w:ind w:left="0"/>
              <w:jc w:val="both"/>
              <w:rPr>
                <w:moveFrom w:id="183" w:author="Caitlin Page Casar" w:date="2019-06-29T12:48:00Z"/>
                <w:sz w:val="16"/>
                <w:szCs w:val="16"/>
              </w:rPr>
            </w:pPr>
            <w:moveFrom w:id="184" w:author="Caitlin Page Casar" w:date="2019-06-29T12:48:00Z">
              <w:r w:rsidDel="00382EA3">
                <w:rPr>
                  <w:sz w:val="16"/>
                  <w:szCs w:val="16"/>
                </w:rPr>
                <w:t>0.1</w:t>
              </w:r>
            </w:moveFrom>
          </w:p>
        </w:tc>
        <w:tc>
          <w:tcPr>
            <w:tcW w:w="576" w:type="dxa"/>
          </w:tcPr>
          <w:p w14:paraId="4B50AD92" w14:textId="0A8F71C6" w:rsidR="005250A3" w:rsidRPr="00BF3695" w:rsidDel="00382EA3" w:rsidRDefault="005250A3" w:rsidP="00BA5F61">
            <w:pPr>
              <w:pStyle w:val="ListParagraph"/>
              <w:ind w:left="0"/>
              <w:jc w:val="both"/>
              <w:rPr>
                <w:moveFrom w:id="185" w:author="Caitlin Page Casar" w:date="2019-06-29T12:48:00Z"/>
                <w:sz w:val="16"/>
                <w:szCs w:val="16"/>
              </w:rPr>
            </w:pPr>
            <w:moveFrom w:id="186" w:author="Caitlin Page Casar" w:date="2019-06-29T12:48:00Z">
              <w:r w:rsidDel="00382EA3">
                <w:rPr>
                  <w:sz w:val="16"/>
                  <w:szCs w:val="16"/>
                </w:rPr>
                <w:t>314.3</w:t>
              </w:r>
            </w:moveFrom>
          </w:p>
        </w:tc>
        <w:tc>
          <w:tcPr>
            <w:tcW w:w="594" w:type="dxa"/>
          </w:tcPr>
          <w:p w14:paraId="62455E3F" w14:textId="449638B8" w:rsidR="005250A3" w:rsidRPr="00BF3695" w:rsidDel="00382EA3" w:rsidRDefault="005250A3" w:rsidP="00BA5F61">
            <w:pPr>
              <w:pStyle w:val="ListParagraph"/>
              <w:ind w:left="0"/>
              <w:jc w:val="both"/>
              <w:rPr>
                <w:moveFrom w:id="187" w:author="Caitlin Page Casar" w:date="2019-06-29T12:48:00Z"/>
                <w:sz w:val="16"/>
                <w:szCs w:val="16"/>
              </w:rPr>
            </w:pPr>
            <w:moveFrom w:id="188" w:author="Caitlin Page Casar" w:date="2019-06-29T12:48:00Z">
              <w:r w:rsidDel="00382EA3">
                <w:rPr>
                  <w:sz w:val="16"/>
                  <w:szCs w:val="16"/>
                </w:rPr>
                <w:t>1.2</w:t>
              </w:r>
            </w:moveFrom>
          </w:p>
        </w:tc>
        <w:tc>
          <w:tcPr>
            <w:tcW w:w="758" w:type="dxa"/>
          </w:tcPr>
          <w:p w14:paraId="44E3412B" w14:textId="02929A77" w:rsidR="005250A3" w:rsidRPr="00BF3695" w:rsidDel="00382EA3" w:rsidRDefault="005250A3" w:rsidP="00BA5F61">
            <w:pPr>
              <w:pStyle w:val="ListParagraph"/>
              <w:ind w:left="0"/>
              <w:jc w:val="both"/>
              <w:rPr>
                <w:moveFrom w:id="189" w:author="Caitlin Page Casar" w:date="2019-06-29T12:48:00Z"/>
                <w:sz w:val="16"/>
                <w:szCs w:val="16"/>
              </w:rPr>
            </w:pPr>
            <w:moveFrom w:id="190" w:author="Caitlin Page Casar" w:date="2019-06-29T12:48:00Z">
              <w:r w:rsidRPr="00BF3695" w:rsidDel="00382EA3">
                <w:rPr>
                  <w:sz w:val="16"/>
                  <w:szCs w:val="16"/>
                </w:rPr>
                <w:t>0.1</w:t>
              </w:r>
            </w:moveFrom>
          </w:p>
        </w:tc>
        <w:tc>
          <w:tcPr>
            <w:tcW w:w="581" w:type="dxa"/>
          </w:tcPr>
          <w:p w14:paraId="5D47F5CC" w14:textId="24506286" w:rsidR="005250A3" w:rsidRPr="00BF3695" w:rsidDel="00382EA3" w:rsidRDefault="005250A3" w:rsidP="00BA5F61">
            <w:pPr>
              <w:pStyle w:val="ListParagraph"/>
              <w:ind w:left="0"/>
              <w:jc w:val="both"/>
              <w:rPr>
                <w:moveFrom w:id="191" w:author="Caitlin Page Casar" w:date="2019-06-29T12:48:00Z"/>
                <w:sz w:val="16"/>
                <w:szCs w:val="16"/>
              </w:rPr>
            </w:pPr>
            <w:moveFrom w:id="192" w:author="Caitlin Page Casar" w:date="2019-06-29T12:48:00Z">
              <w:r w:rsidRPr="00BF3695" w:rsidDel="00382EA3">
                <w:rPr>
                  <w:sz w:val="16"/>
                  <w:szCs w:val="16"/>
                </w:rPr>
                <w:t>0.3</w:t>
              </w:r>
            </w:moveFrom>
          </w:p>
        </w:tc>
        <w:tc>
          <w:tcPr>
            <w:tcW w:w="656" w:type="dxa"/>
          </w:tcPr>
          <w:p w14:paraId="2CAD7185" w14:textId="51F0B2DA" w:rsidR="005250A3" w:rsidRPr="00BF3695" w:rsidDel="00382EA3" w:rsidRDefault="005250A3" w:rsidP="00BA5F61">
            <w:pPr>
              <w:pStyle w:val="ListParagraph"/>
              <w:ind w:left="0"/>
              <w:jc w:val="both"/>
              <w:rPr>
                <w:moveFrom w:id="193" w:author="Caitlin Page Casar" w:date="2019-06-29T12:48:00Z"/>
                <w:sz w:val="16"/>
                <w:szCs w:val="16"/>
              </w:rPr>
            </w:pPr>
            <w:moveFrom w:id="194" w:author="Caitlin Page Casar" w:date="2019-06-29T12:48:00Z">
              <w:r w:rsidDel="00382EA3">
                <w:rPr>
                  <w:sz w:val="16"/>
                  <w:szCs w:val="16"/>
                </w:rPr>
                <w:t>4223.3</w:t>
              </w:r>
            </w:moveFrom>
          </w:p>
        </w:tc>
        <w:tc>
          <w:tcPr>
            <w:tcW w:w="538" w:type="dxa"/>
          </w:tcPr>
          <w:p w14:paraId="14E8D010" w14:textId="13CC7D2B" w:rsidR="005250A3" w:rsidRPr="00BF3695" w:rsidDel="00382EA3" w:rsidRDefault="005250A3" w:rsidP="00BA5F61">
            <w:pPr>
              <w:pStyle w:val="ListParagraph"/>
              <w:ind w:left="0"/>
              <w:jc w:val="both"/>
              <w:rPr>
                <w:moveFrom w:id="195" w:author="Caitlin Page Casar" w:date="2019-06-29T12:48:00Z"/>
                <w:sz w:val="16"/>
                <w:szCs w:val="16"/>
              </w:rPr>
            </w:pPr>
            <w:moveFrom w:id="196" w:author="Caitlin Page Casar" w:date="2019-06-29T12:48:00Z">
              <w:r w:rsidDel="00382EA3">
                <w:rPr>
                  <w:sz w:val="16"/>
                  <w:szCs w:val="16"/>
                </w:rPr>
                <w:t>66.2</w:t>
              </w:r>
            </w:moveFrom>
          </w:p>
        </w:tc>
        <w:tc>
          <w:tcPr>
            <w:tcW w:w="581" w:type="dxa"/>
          </w:tcPr>
          <w:p w14:paraId="4282B9FF" w14:textId="60F66042" w:rsidR="005250A3" w:rsidRPr="00BF3695" w:rsidDel="00382EA3" w:rsidRDefault="005250A3" w:rsidP="00BA5F61">
            <w:pPr>
              <w:pStyle w:val="ListParagraph"/>
              <w:ind w:left="0"/>
              <w:jc w:val="both"/>
              <w:rPr>
                <w:moveFrom w:id="197" w:author="Caitlin Page Casar" w:date="2019-06-29T12:48:00Z"/>
                <w:sz w:val="16"/>
                <w:szCs w:val="16"/>
              </w:rPr>
            </w:pPr>
            <w:moveFrom w:id="198" w:author="Caitlin Page Casar" w:date="2019-06-29T12:48:00Z">
              <w:r w:rsidRPr="00BF3695" w:rsidDel="00382EA3">
                <w:rPr>
                  <w:sz w:val="16"/>
                  <w:szCs w:val="16"/>
                </w:rPr>
                <w:t>0.2</w:t>
              </w:r>
              <w:r w:rsidDel="00382EA3">
                <w:rPr>
                  <w:sz w:val="16"/>
                  <w:szCs w:val="16"/>
                </w:rPr>
                <w:t>5</w:t>
              </w:r>
            </w:moveFrom>
          </w:p>
        </w:tc>
        <w:tc>
          <w:tcPr>
            <w:tcW w:w="510" w:type="dxa"/>
          </w:tcPr>
          <w:p w14:paraId="264E1280" w14:textId="5927DDAE" w:rsidR="005250A3" w:rsidRPr="00BF3695" w:rsidDel="00382EA3" w:rsidRDefault="005250A3" w:rsidP="00BA5F61">
            <w:pPr>
              <w:pStyle w:val="ListParagraph"/>
              <w:ind w:left="0"/>
              <w:jc w:val="both"/>
              <w:rPr>
                <w:moveFrom w:id="199" w:author="Caitlin Page Casar" w:date="2019-06-29T12:48:00Z"/>
                <w:sz w:val="16"/>
                <w:szCs w:val="16"/>
              </w:rPr>
            </w:pPr>
            <w:moveFrom w:id="200" w:author="Caitlin Page Casar" w:date="2019-06-29T12:48:00Z">
              <w:r w:rsidRPr="00BF3695" w:rsidDel="00382EA3">
                <w:rPr>
                  <w:sz w:val="16"/>
                  <w:szCs w:val="16"/>
                </w:rPr>
                <w:t>2.</w:t>
              </w:r>
              <w:r w:rsidDel="00382EA3">
                <w:rPr>
                  <w:sz w:val="16"/>
                  <w:szCs w:val="16"/>
                </w:rPr>
                <w:t>2</w:t>
              </w:r>
            </w:moveFrom>
          </w:p>
        </w:tc>
      </w:tr>
      <w:moveFromRangeEnd w:id="56"/>
    </w:tbl>
    <w:p w14:paraId="76BFFF8A" w14:textId="44660495" w:rsidR="00EB1AB8" w:rsidRDefault="00EB1AB8" w:rsidP="00421561">
      <w:pPr>
        <w:pStyle w:val="ListParagraph"/>
        <w:ind w:left="0"/>
        <w:jc w:val="both"/>
        <w:rPr>
          <w:ins w:id="201" w:author="Caitlin Page Casar" w:date="2019-06-29T12:47:00Z"/>
        </w:rPr>
      </w:pPr>
    </w:p>
    <w:p w14:paraId="4BF8BAEC" w14:textId="07B231E3" w:rsidR="00382EA3" w:rsidDel="00382EA3" w:rsidRDefault="00382EA3" w:rsidP="00421561">
      <w:pPr>
        <w:pStyle w:val="ListParagraph"/>
        <w:ind w:left="0"/>
        <w:jc w:val="both"/>
        <w:rPr>
          <w:del w:id="202" w:author="Caitlin Page Casar" w:date="2019-06-29T12:48:00Z"/>
        </w:rPr>
      </w:pPr>
    </w:p>
    <w:p w14:paraId="78EFD214" w14:textId="36F79AD9" w:rsidR="00887EDB" w:rsidRDefault="00AF0729" w:rsidP="00AF0729">
      <w:pPr>
        <w:pStyle w:val="NormalWeb"/>
        <w:spacing w:line="276" w:lineRule="auto"/>
        <w:jc w:val="both"/>
        <w:rPr>
          <w:ins w:id="203"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 xml:space="preserve">Cross-sectional view of the Deep Mine Microbial Observatory (DeMMO).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Green circles represent locations of six DeMMO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204"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rsidP="00382EA3">
      <w:pPr>
        <w:pStyle w:val="ListParagraph"/>
        <w:ind w:left="0"/>
        <w:jc w:val="both"/>
        <w:rPr>
          <w:rPrChange w:id="205" w:author="Caitlin Page Casar" w:date="2019-06-29T12:49:00Z">
            <w:rPr>
              <w:sz w:val="22"/>
              <w:szCs w:val="22"/>
            </w:rPr>
          </w:rPrChange>
        </w:rPr>
        <w:pPrChange w:id="206" w:author="Caitlin Page Casar" w:date="2019-06-29T12:49:00Z">
          <w:pPr>
            <w:pStyle w:val="NormalWeb"/>
            <w:spacing w:line="276" w:lineRule="auto"/>
            <w:jc w:val="both"/>
          </w:pPr>
        </w:pPrChange>
      </w:pPr>
      <w:ins w:id="207" w:author="Caitlin Page Casar" w:date="2019-06-29T12:48:00Z">
        <w:r>
          <w:rPr>
            <w:noProof/>
          </w:rPr>
          <w:lastRenderedPageBreak/>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208"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Averaged fracture fluid chemistry at DeMMO</w:t>
        </w:r>
      </w:ins>
      <w:ins w:id="209" w:author="Caitlin Page Casar" w:date="2019-06-29T12:50:00Z">
        <w:r>
          <w:rPr>
            <w:rFonts w:ascii="TimesNewRomanPSMT" w:hAnsi="TimesNewRomanPSMT"/>
            <w:color w:val="7F7F7F" w:themeColor="text1" w:themeTint="80"/>
            <w:sz w:val="18"/>
            <w:szCs w:val="18"/>
          </w:rPr>
          <w:t xml:space="preserve"> measured between December 2015-April 2018</w:t>
        </w:r>
      </w:ins>
      <w:ins w:id="210"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05B38251"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DeMMO (Table 2). </w:t>
      </w:r>
      <w:r w:rsidRPr="00B93E58">
        <w:rPr>
          <w:rFonts w:ascii="TimesNewRomanPSMT" w:hAnsi="TimesNewRomanPSMT"/>
          <w:sz w:val="22"/>
          <w:szCs w:val="22"/>
        </w:rPr>
        <w:t xml:space="preserve">We collected DeMMO fluid geochemical data 11 times between December 2015 and September 2018 (Osburn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 xml:space="preserve">used in species activity calculations via SPECE8 in Geochemist’s Workbench (Bethk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E</w:t>
      </w:r>
      <w:r w:rsidRPr="00B93E58">
        <w:rPr>
          <w:rFonts w:ascii="TimesNewRomanPSMT" w:hAnsi="TimesNewRomanPSMT"/>
          <w:sz w:val="22"/>
          <w:szCs w:val="22"/>
          <w:vertAlign w:val="subscript"/>
        </w:rPr>
        <w:t>r</w:t>
      </w:r>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211"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212"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rxn</w:t>
            </w:r>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rxn</w:t>
            </w:r>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lastRenderedPageBreak/>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OOH and MnOOH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23F84A8D" w:rsidR="00186671" w:rsidRDefault="00186671" w:rsidP="00C70A24">
      <w:pPr>
        <w:spacing w:before="120" w:line="276" w:lineRule="auto"/>
        <w:jc w:val="both"/>
        <w:rPr>
          <w:ins w:id="213" w:author="Caitlin Page Casar" w:date="2019-06-03T15:29:00Z"/>
          <w:rFonts w:ascii="TimesNewRomanPSMT" w:hAnsi="TimesNewRomanPSMT"/>
          <w:sz w:val="22"/>
          <w:szCs w:val="22"/>
        </w:rPr>
        <w:pPrChange w:id="214"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DeMMO </w:t>
      </w:r>
      <w:r>
        <w:rPr>
          <w:sz w:val="22"/>
          <w:szCs w:val="22"/>
        </w:rPr>
        <w:t>host rock</w:t>
      </w:r>
      <w:ins w:id="215" w:author="Caitlin Page Casar" w:date="2019-06-03T13:59:00Z">
        <w:r w:rsidR="0091651C">
          <w:rPr>
            <w:sz w:val="22"/>
            <w:szCs w:val="22"/>
          </w:rPr>
          <w:t xml:space="preserve"> (</w:t>
        </w:r>
        <w:r w:rsidR="0091651C" w:rsidRPr="0091651C">
          <w:rPr>
            <w:color w:val="FF0000"/>
            <w:sz w:val="22"/>
            <w:szCs w:val="22"/>
            <w:rPrChange w:id="216" w:author="Caitlin Page Casar" w:date="2019-06-03T13:59:00Z">
              <w:rPr>
                <w:sz w:val="22"/>
                <w:szCs w:val="22"/>
              </w:rPr>
            </w:rPrChange>
          </w:rPr>
          <w:t>Figure 2</w:t>
        </w:r>
        <w:r w:rsidR="0091651C">
          <w:rPr>
            <w:sz w:val="22"/>
            <w:szCs w:val="22"/>
          </w:rPr>
          <w:t>)</w:t>
        </w:r>
      </w:ins>
      <w:r>
        <w:rPr>
          <w:sz w:val="22"/>
          <w:szCs w:val="22"/>
        </w:rPr>
        <w:t xml:space="preserve">. </w:t>
      </w:r>
      <w:del w:id="217"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218"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219"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220"/>
      <w:commentRangeStart w:id="221"/>
      <w:r w:rsidRPr="00B93E58">
        <w:rPr>
          <w:sz w:val="22"/>
          <w:szCs w:val="22"/>
        </w:rPr>
        <w:t>native rock</w:t>
      </w:r>
      <w:commentRangeEnd w:id="220"/>
      <w:r>
        <w:rPr>
          <w:rStyle w:val="CommentReference"/>
        </w:rPr>
        <w:commentReference w:id="220"/>
      </w:r>
      <w:commentRangeEnd w:id="221"/>
      <w:r>
        <w:rPr>
          <w:rStyle w:val="CommentReference"/>
        </w:rPr>
        <w:commentReference w:id="221"/>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222" w:author="Caitlin Page Casar" w:date="2019-05-22T12:17:00Z">
        <w:r w:rsidR="00E3056B">
          <w:rPr>
            <w:rFonts w:ascii="TimesNewRomanPSMT" w:hAnsi="TimesNewRomanPSMT"/>
            <w:sz w:val="22"/>
            <w:szCs w:val="22"/>
          </w:rPr>
          <w:t xml:space="preserve">The reactors </w:t>
        </w:r>
      </w:ins>
      <w:ins w:id="223"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224"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225"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226" w:author="Caitlin Page Casar" w:date="2019-06-03T15:29:00Z">
        <w:r w:rsidR="007020A1">
          <w:rPr>
            <w:rFonts w:ascii="TimesNewRomanPSMT" w:hAnsi="TimesNewRomanPSMT"/>
            <w:sz w:val="22"/>
            <w:szCs w:val="22"/>
          </w:rPr>
          <w:t>0.</w:t>
        </w:r>
        <w:r w:rsidR="007020A1" w:rsidRPr="007020A1">
          <w:rPr>
            <w:color w:val="000000" w:themeColor="text1"/>
            <w:sz w:val="22"/>
            <w:szCs w:val="22"/>
            <w:rPrChange w:id="227"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228"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r>
        <w:rPr>
          <w:rFonts w:ascii="TimesNewRomanPSMT" w:hAnsi="TimesNewRomanPSMT"/>
          <w:sz w:val="22"/>
          <w:szCs w:val="22"/>
        </w:rPr>
        <w:t>sterivex filters from each site</w:t>
      </w:r>
      <w:ins w:id="229"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230" w:author="Caitlin Page Casar" w:date="2019-05-22T12:20:00Z">
        <w:r w:rsidDel="00E3056B">
          <w:rPr>
            <w:rFonts w:ascii="TimesNewRomanPSMT" w:hAnsi="TimesNewRomanPSMT"/>
            <w:sz w:val="22"/>
            <w:szCs w:val="22"/>
          </w:rPr>
          <w:delText xml:space="preserve">sampled </w:delText>
        </w:r>
      </w:del>
      <w:ins w:id="231" w:author="Caitlin Page Casar" w:date="2019-05-22T12:20:00Z">
        <w:r w:rsidR="00E3056B">
          <w:rPr>
            <w:rFonts w:ascii="TimesNewRomanPSMT" w:hAnsi="TimesNewRomanPSMT"/>
            <w:sz w:val="22"/>
            <w:szCs w:val="22"/>
          </w:rPr>
          <w:t xml:space="preserve">extracted DNA from </w:t>
        </w:r>
      </w:ins>
      <w:del w:id="232" w:author="Caitlin Page Casar" w:date="2019-05-22T12:19:00Z">
        <w:r w:rsidDel="00E3056B">
          <w:rPr>
            <w:rFonts w:ascii="TimesNewRomanPSMT" w:hAnsi="TimesNewRomanPSMT"/>
            <w:sz w:val="22"/>
            <w:szCs w:val="22"/>
          </w:rPr>
          <w:delText>ditch fluids</w:delText>
        </w:r>
      </w:del>
      <w:ins w:id="233" w:author="Caitlin Page Casar" w:date="2019-05-22T12:19:00Z">
        <w:r w:rsidR="00E3056B">
          <w:rPr>
            <w:rFonts w:ascii="TimesNewRomanPSMT" w:hAnsi="TimesNewRomanPSMT"/>
            <w:sz w:val="22"/>
            <w:szCs w:val="22"/>
          </w:rPr>
          <w:t xml:space="preserve">standing water present in </w:t>
        </w:r>
      </w:ins>
      <w:del w:id="234"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235" w:author="Caitlin Page Casar" w:date="2019-05-22T12:19:00Z">
        <w:r w:rsidDel="00E3056B">
          <w:rPr>
            <w:rFonts w:ascii="TimesNewRomanPSMT" w:hAnsi="TimesNewRomanPSMT"/>
            <w:sz w:val="22"/>
            <w:szCs w:val="22"/>
          </w:rPr>
          <w:delText xml:space="preserve">tunnels </w:delText>
        </w:r>
      </w:del>
      <w:ins w:id="236" w:author="Caitlin Page Casar" w:date="2019-05-22T12:19:00Z">
        <w:r w:rsidR="00E3056B">
          <w:rPr>
            <w:rFonts w:ascii="TimesNewRomanPSMT" w:hAnsi="TimesNewRomanPSMT"/>
            <w:sz w:val="22"/>
            <w:szCs w:val="22"/>
          </w:rPr>
          <w:t xml:space="preserve">tunnel ditches </w:t>
        </w:r>
      </w:ins>
      <w:del w:id="237"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238" w:author="Caitlin Page Casar" w:date="2019-05-22T12:20:00Z">
        <w:r w:rsidR="00E3056B">
          <w:rPr>
            <w:rFonts w:ascii="TimesNewRomanPSMT" w:hAnsi="TimesNewRomanPSMT"/>
            <w:sz w:val="22"/>
            <w:szCs w:val="22"/>
          </w:rPr>
          <w:t xml:space="preserve">from </w:t>
        </w:r>
      </w:ins>
      <w:del w:id="239" w:author="Caitlin Page Casar" w:date="2019-05-22T12:21:00Z">
        <w:r w:rsidDel="00E3056B">
          <w:rPr>
            <w:rFonts w:ascii="TimesNewRomanPSMT" w:hAnsi="TimesNewRomanPSMT"/>
            <w:sz w:val="22"/>
            <w:szCs w:val="22"/>
          </w:rPr>
          <w:delText>incubated combused</w:delText>
        </w:r>
      </w:del>
      <w:ins w:id="240"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241" w:author="Caitlin Page Casar" w:date="2019-05-22T12:21:00Z">
        <w:r w:rsidR="00E3056B">
          <w:rPr>
            <w:rFonts w:ascii="TimesNewRomanPSMT" w:hAnsi="TimesNewRomanPSMT"/>
            <w:sz w:val="22"/>
            <w:szCs w:val="22"/>
          </w:rPr>
          <w:t xml:space="preserve">incubated in open air </w:t>
        </w:r>
      </w:ins>
      <w:del w:id="242"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243"/>
      <w:r>
        <w:rPr>
          <w:rFonts w:ascii="TimesNewRomanPSMT" w:hAnsi="TimesNewRomanPSMT"/>
          <w:sz w:val="22"/>
          <w:szCs w:val="22"/>
        </w:rPr>
        <w:t xml:space="preserve">3 months </w:t>
      </w:r>
      <w:commentRangeEnd w:id="243"/>
      <w:r>
        <w:rPr>
          <w:rStyle w:val="CommentReference"/>
        </w:rPr>
        <w:commentReference w:id="243"/>
      </w:r>
      <w:del w:id="244" w:author="Caitlin Page Casar" w:date="2019-05-22T12:22:00Z">
        <w:r w:rsidDel="00E3056B">
          <w:rPr>
            <w:rFonts w:ascii="TimesNewRomanPSMT" w:hAnsi="TimesNewRomanPSMT"/>
            <w:sz w:val="22"/>
            <w:szCs w:val="22"/>
          </w:rPr>
          <w:delText>as ambient background controls</w:delText>
        </w:r>
      </w:del>
      <w:ins w:id="245"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 xml:space="preserve">Raw borehole fluids were also collected for enumeration by epifluorescence microscopy in sterile PET bottles and fixed with 2% paraformaldehyde in the field (Osburn et al., in prep). </w:t>
      </w:r>
    </w:p>
    <w:p w14:paraId="5AD6EF6A" w14:textId="77777777" w:rsidR="007020A1" w:rsidRPr="007020A1" w:rsidRDefault="007020A1" w:rsidP="007020A1">
      <w:pPr>
        <w:jc w:val="both"/>
        <w:rPr>
          <w:rPrChange w:id="246" w:author="Caitlin Page Casar" w:date="2019-06-03T15:29:00Z">
            <w:rPr>
              <w:rFonts w:ascii="TimesNewRomanPSMT" w:hAnsi="TimesNewRomanPSMT"/>
              <w:sz w:val="22"/>
              <w:szCs w:val="22"/>
            </w:rPr>
          </w:rPrChange>
        </w:rPr>
        <w:pPrChange w:id="247"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248"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249"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3E77FC2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250" w:author="Caitlin Page Casar" w:date="2019-06-03T13:58:00Z">
        <w:r w:rsidRPr="00F23C91" w:rsidDel="0091651C">
          <w:rPr>
            <w:rFonts w:ascii="TimesNewRomanPSMT" w:hAnsi="TimesNewRomanPSMT"/>
            <w:b/>
            <w:color w:val="7F7F7F" w:themeColor="text1" w:themeTint="80"/>
            <w:sz w:val="18"/>
            <w:szCs w:val="18"/>
          </w:rPr>
          <w:delText>x</w:delText>
        </w:r>
      </w:del>
      <w:ins w:id="251" w:author="Caitlin Page Casar" w:date="2019-06-03T13:58:00Z">
        <w:r w:rsidR="0091651C">
          <w:rPr>
            <w:rFonts w:ascii="TimesNewRomanPSMT" w:hAnsi="TimesNewRomanPSMT"/>
            <w:b/>
            <w:color w:val="7F7F7F" w:themeColor="text1" w:themeTint="80"/>
            <w:sz w:val="18"/>
            <w:szCs w:val="18"/>
          </w:rPr>
          <w:t>2</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252"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253" w:author="Caitlin Page Casar" w:date="2019-06-04T17:51:00Z">
        <w:r w:rsidR="00E036CB">
          <w:rPr>
            <w:rFonts w:ascii="TimesNewRomanPSMT" w:hAnsi="TimesNewRomanPSMT" w:cs="TimesNewRomanPSMT"/>
            <w:color w:val="7C7C7C"/>
            <w:sz w:val="18"/>
            <w:szCs w:val="18"/>
          </w:rPr>
          <w:t xml:space="preserve"> </w:t>
        </w:r>
      </w:ins>
      <w:del w:id="254"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255" w:author="Caitlin Page Casar" w:date="2019-06-04T17:51:00Z">
        <w:r w:rsidR="00E036CB">
          <w:rPr>
            <w:rFonts w:ascii="TimesNewRomanPSMT" w:hAnsi="TimesNewRomanPSMT" w:cs="TimesNewRomanPSMT"/>
            <w:color w:val="7C7C7C"/>
            <w:sz w:val="18"/>
            <w:szCs w:val="18"/>
          </w:rPr>
          <w:t xml:space="preserve">material. </w:t>
        </w:r>
      </w:ins>
      <w:ins w:id="256"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257"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258"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588A6C8F" w:rsidR="001A03B8" w:rsidDel="00C70A24" w:rsidRDefault="000740DB" w:rsidP="00BA0859">
      <w:pPr>
        <w:shd w:val="clear" w:color="auto" w:fill="FFFFFF"/>
        <w:spacing w:before="120" w:line="276" w:lineRule="auto"/>
        <w:jc w:val="both"/>
        <w:rPr>
          <w:del w:id="259" w:author="Caitlin Page Casar" w:date="2019-06-04T14:09:00Z"/>
          <w:rFonts w:ascii="TimesNewRomanPSMT" w:hAnsi="TimesNewRomanPSMT"/>
          <w:sz w:val="22"/>
          <w:szCs w:val="22"/>
        </w:rPr>
        <w:pPrChange w:id="260" w:author="Caitlin Page Casar" w:date="2019-06-04T17:36:00Z">
          <w:pPr>
            <w:shd w:val="clear" w:color="auto" w:fill="FFFFFF"/>
            <w:spacing w:beforeLines="120" w:before="288" w:line="276" w:lineRule="auto"/>
            <w:jc w:val="both"/>
          </w:pPr>
        </w:pPrChange>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MoBIO </w:t>
      </w:r>
      <w:r w:rsidR="00A7168F">
        <w:rPr>
          <w:rFonts w:ascii="TimesNewRomanPSMT" w:hAnsi="TimesNewRomanPSMT"/>
          <w:sz w:val="22"/>
          <w:szCs w:val="22"/>
        </w:rPr>
        <w:t>PowerB</w:t>
      </w:r>
      <w:r w:rsidR="006439C9" w:rsidRPr="00817EB9">
        <w:rPr>
          <w:rFonts w:ascii="TimesNewRomanPSMT" w:hAnsi="TimesNewRomanPSMT"/>
          <w:sz w:val="22"/>
          <w:szCs w:val="22"/>
        </w:rPr>
        <w:t xml:space="preserve">iofilm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w:t>
      </w:r>
      <w:del w:id="261" w:author="Caitlin Page Casar" w:date="2019-06-04T17:37:00Z">
        <w:r w:rsidR="00A7168F" w:rsidDel="002C0450">
          <w:rPr>
            <w:rFonts w:ascii="TimesNewRomanPSMT" w:hAnsi="TimesNewRomanPSMT"/>
            <w:sz w:val="22"/>
            <w:szCs w:val="22"/>
          </w:rPr>
          <w:delText>cat</w:delText>
        </w:r>
      </w:del>
      <w:ins w:id="262" w:author="Caitlin Page Casar" w:date="2019-06-04T17:37:00Z">
        <w:r w:rsidR="002C0450">
          <w:rPr>
            <w:rFonts w:ascii="TimesNewRomanPSMT" w:hAnsi="TimesNewRomanPSMT"/>
            <w:sz w:val="22"/>
            <w:szCs w:val="22"/>
          </w:rPr>
          <w:t>Cat</w:t>
        </w:r>
      </w:ins>
      <w:r w:rsidR="00A7168F">
        <w:rPr>
          <w:rFonts w:ascii="TimesNewRomanPSMT" w:hAnsi="TimesNewRomanPSMT"/>
          <w:sz w:val="22"/>
          <w:szCs w:val="22"/>
        </w:rPr>
        <w:t xml:space="preserve">. No. 24000-50) and from </w:t>
      </w:r>
      <w:del w:id="263" w:author="Caitlin Page Casar" w:date="2019-06-04T17:36:00Z">
        <w:r w:rsidR="00A7168F" w:rsidDel="002C0450">
          <w:rPr>
            <w:rFonts w:ascii="TimesNewRomanPSMT" w:hAnsi="TimesNewRomanPSMT"/>
            <w:sz w:val="22"/>
            <w:szCs w:val="22"/>
          </w:rPr>
          <w:delText xml:space="preserve">sterivex </w:delText>
        </w:r>
      </w:del>
      <w:ins w:id="264" w:author="Caitlin Page Casar" w:date="2019-06-04T17:36:00Z">
        <w:r w:rsidR="002C0450">
          <w:rPr>
            <w:rFonts w:ascii="TimesNewRomanPSMT" w:hAnsi="TimesNewRomanPSMT"/>
            <w:sz w:val="22"/>
            <w:szCs w:val="22"/>
          </w:rPr>
          <w:t xml:space="preserve">Sterivex </w:t>
        </w:r>
      </w:ins>
      <w:r w:rsidR="00A7168F">
        <w:rPr>
          <w:rFonts w:ascii="TimesNewRomanPSMT" w:hAnsi="TimesNewRomanPSMT"/>
          <w:sz w:val="22"/>
          <w:szCs w:val="22"/>
        </w:rPr>
        <w:t>filters using a MoBIO PowerWater Sterivex DNA Isolation Kit (</w:t>
      </w:r>
      <w:ins w:id="265" w:author="Caitlin Page Casar" w:date="2019-06-04T17:37:00Z">
        <w:r w:rsidR="002C0450">
          <w:rPr>
            <w:rFonts w:ascii="TimesNewRomanPSMT" w:hAnsi="TimesNewRomanPSMT"/>
            <w:sz w:val="22"/>
            <w:szCs w:val="22"/>
          </w:rPr>
          <w:t>C</w:t>
        </w:r>
      </w:ins>
      <w:del w:id="266" w:author="Caitlin Page Casar" w:date="2019-06-04T17:37:00Z">
        <w:r w:rsidR="00A7168F" w:rsidDel="002C0450">
          <w:rPr>
            <w:rFonts w:ascii="TimesNewRomanPSMT" w:hAnsi="TimesNewRomanPSMT"/>
            <w:sz w:val="22"/>
            <w:szCs w:val="22"/>
          </w:rPr>
          <w:delText>c</w:delText>
        </w:r>
      </w:del>
      <w:r w:rsidR="00A7168F">
        <w:rPr>
          <w:rFonts w:ascii="TimesNewRomanPSMT" w:hAnsi="TimesNewRomanPSMT"/>
          <w:sz w:val="22"/>
          <w:szCs w:val="22"/>
        </w:rPr>
        <w:t xml:space="preserve">at </w:t>
      </w:r>
      <w:ins w:id="267" w:author="Caitlin Page Casar" w:date="2019-06-04T17:37:00Z">
        <w:r w:rsidR="002C0450">
          <w:rPr>
            <w:rFonts w:ascii="TimesNewRomanPSMT" w:hAnsi="TimesNewRomanPSMT"/>
            <w:sz w:val="22"/>
            <w:szCs w:val="22"/>
          </w:rPr>
          <w:t>N</w:t>
        </w:r>
      </w:ins>
      <w:del w:id="268" w:author="Caitlin Page Casar" w:date="2019-06-04T17:37:00Z">
        <w:r w:rsidR="00A7168F" w:rsidDel="002C0450">
          <w:rPr>
            <w:rFonts w:ascii="TimesNewRomanPSMT" w:hAnsi="TimesNewRomanPSMT"/>
            <w:sz w:val="22"/>
            <w:szCs w:val="22"/>
          </w:rPr>
          <w:delText>n</w:delText>
        </w:r>
      </w:del>
      <w:r w:rsidR="00A7168F">
        <w:rPr>
          <w:rFonts w:ascii="TimesNewRomanPSMT" w:hAnsi="TimesNewRomanPSMT"/>
          <w:sz w:val="22"/>
          <w:szCs w:val="22"/>
        </w:rPr>
        <w:t xml:space="preserve">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Miseq instrument. </w:t>
      </w:r>
      <w:r w:rsidR="00FA3D6F" w:rsidRPr="00CB30EB">
        <w:rPr>
          <w:sz w:val="22"/>
          <w:szCs w:val="22"/>
        </w:rPr>
        <w:t xml:space="preserve">Paired-end reads were joined with PEAR </w:t>
      </w:r>
      <w:r w:rsidR="001552D5" w:rsidRPr="00CB30EB">
        <w:rPr>
          <w:sz w:val="22"/>
          <w:szCs w:val="22"/>
        </w:rPr>
        <w:fldChar w:fldCharType="begin"/>
      </w:r>
      <w:ins w:id="269"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270"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271"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272"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273" w:author="Caitlin Page Casar" w:date="2019-05-24T20:43:00Z">
        <w:r w:rsidR="004A3FBB" w:rsidDel="00AB48E2">
          <w:rPr>
            <w:rFonts w:ascii="TimesNewRomanPSMT" w:hAnsi="TimesNewRomanPSMT"/>
            <w:sz w:val="22"/>
            <w:szCs w:val="22"/>
          </w:rPr>
          <w:delText>-</w:delText>
        </w:r>
      </w:del>
      <w:ins w:id="274"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275" w:author="Caitlin Page Casar" w:date="2019-05-24T20:43:00Z">
        <w:r w:rsidR="004A3FBB" w:rsidDel="00AB48E2">
          <w:rPr>
            <w:rFonts w:ascii="TimesNewRomanPSMT" w:hAnsi="TimesNewRomanPSMT"/>
            <w:sz w:val="22"/>
            <w:szCs w:val="22"/>
          </w:rPr>
          <w:delText>30,925</w:delText>
        </w:r>
      </w:del>
      <w:ins w:id="276"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277"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278"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279"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280"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t>
      </w:r>
      <w:commentRangeStart w:id="281"/>
      <w:r w:rsidR="006439C9" w:rsidRPr="00817EB9">
        <w:rPr>
          <w:rFonts w:ascii="TimesNewRomanPSMT" w:hAnsi="TimesNewRomanPSMT"/>
          <w:sz w:val="22"/>
          <w:szCs w:val="22"/>
        </w:rPr>
        <w:t xml:space="preserve">were assigned taxonomy using </w:t>
      </w:r>
      <w:commentRangeEnd w:id="281"/>
      <w:r w:rsidR="0091594B">
        <w:rPr>
          <w:rStyle w:val="CommentReference"/>
        </w:rPr>
        <w:commentReference w:id="281"/>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282"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283"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ins w:id="284" w:author="Caitlin Page Casar" w:date="2019-06-29T13:17:00Z">
        <w:r w:rsidR="005C26C4">
          <w:rPr>
            <w:rFonts w:ascii="TimesNewRomanPSMT" w:hAnsi="TimesNewRomanPSMT"/>
            <w:sz w:val="22"/>
            <w:szCs w:val="22"/>
          </w:rPr>
          <w:t xml:space="preserve">OTU’s </w:t>
        </w:r>
      </w:ins>
      <w:ins w:id="285" w:author="Caitlin Page Casar" w:date="2019-06-29T13:16:00Z">
        <w:r w:rsidR="005C26C4">
          <w:rPr>
            <w:rFonts w:ascii="TimesNewRomanPSMT" w:hAnsi="TimesNewRomanPSMT"/>
            <w:sz w:val="22"/>
            <w:szCs w:val="22"/>
          </w:rPr>
          <w:t>that were classified as “Una</w:t>
        </w:r>
      </w:ins>
      <w:ins w:id="286" w:author="Caitlin Page Casar" w:date="2019-06-29T13:17:00Z">
        <w:r w:rsidR="005C26C4">
          <w:rPr>
            <w:rFonts w:ascii="TimesNewRomanPSMT" w:hAnsi="TimesNewRomanPSMT"/>
            <w:sz w:val="22"/>
            <w:szCs w:val="22"/>
          </w:rPr>
          <w:t xml:space="preserve">ssigned” using the SILVA132 database were compared to </w:t>
        </w:r>
      </w:ins>
      <w:ins w:id="287" w:author="Caitlin Page Casar" w:date="2019-06-29T13:18:00Z">
        <w:r w:rsidR="005C26C4">
          <w:rPr>
            <w:rFonts w:ascii="TimesNewRomanPSMT" w:hAnsi="TimesNewRomanPSMT"/>
            <w:sz w:val="22"/>
            <w:szCs w:val="22"/>
          </w:rPr>
          <w:t xml:space="preserve">GDTBK </w:t>
        </w:r>
      </w:ins>
      <w:ins w:id="288" w:author="Caitlin Page Casar" w:date="2019-06-29T13:17:00Z">
        <w:r w:rsidR="005C26C4">
          <w:rPr>
            <w:rFonts w:ascii="TimesNewRomanPSMT" w:hAnsi="TimesNewRomanPSMT"/>
            <w:sz w:val="22"/>
            <w:szCs w:val="22"/>
          </w:rPr>
          <w:t>genome taxonomy assignments</w:t>
        </w:r>
      </w:ins>
      <w:ins w:id="289" w:author="Caitlin Page Casar" w:date="2019-06-29T13:18:00Z">
        <w:r w:rsidR="00EC78AF">
          <w:rPr>
            <w:rFonts w:ascii="TimesNewRomanPSMT" w:hAnsi="TimesNewRomanPSMT"/>
            <w:sz w:val="22"/>
            <w:szCs w:val="22"/>
          </w:rPr>
          <w:t xml:space="preserve"> (Mom</w:t>
        </w:r>
      </w:ins>
      <w:ins w:id="290" w:author="Caitlin Page Casar" w:date="2019-06-29T13:19:00Z">
        <w:r w:rsidR="00EC78AF">
          <w:rPr>
            <w:rFonts w:ascii="TimesNewRomanPSMT" w:hAnsi="TimesNewRomanPSMT"/>
            <w:sz w:val="22"/>
            <w:szCs w:val="22"/>
          </w:rPr>
          <w:t xml:space="preserve">per et al. in prep). </w:t>
        </w:r>
      </w:ins>
      <w:ins w:id="291" w:author="Caitlin Page Casar" w:date="2019-06-29T13:20:00Z">
        <w:r w:rsidR="00EC78AF">
          <w:rPr>
            <w:rFonts w:ascii="TimesNewRomanPSMT" w:hAnsi="TimesNewRomanPSMT"/>
            <w:sz w:val="22"/>
            <w:szCs w:val="22"/>
          </w:rPr>
          <w:t xml:space="preserve">We used an e-value threshold of </w:t>
        </w:r>
        <w:commentRangeStart w:id="292"/>
        <w:r w:rsidR="00EC78AF">
          <w:rPr>
            <w:rFonts w:ascii="TimesNewRomanPSMT" w:hAnsi="TimesNewRomanPSMT"/>
            <w:sz w:val="22"/>
            <w:szCs w:val="22"/>
          </w:rPr>
          <w:t>x</w:t>
        </w:r>
      </w:ins>
      <w:commentRangeEnd w:id="292"/>
      <w:ins w:id="293" w:author="Caitlin Page Casar" w:date="2019-06-29T13:21:00Z">
        <w:r w:rsidR="00EC78AF">
          <w:rPr>
            <w:rStyle w:val="CommentReference"/>
          </w:rPr>
          <w:commentReference w:id="292"/>
        </w:r>
      </w:ins>
      <w:ins w:id="294" w:author="Caitlin Page Casar" w:date="2019-06-29T13:20:00Z">
        <w:r w:rsidR="00EC78AF">
          <w:rPr>
            <w:rFonts w:ascii="TimesNewRomanPSMT" w:hAnsi="TimesNewRomanPSMT"/>
            <w:sz w:val="22"/>
            <w:szCs w:val="22"/>
          </w:rPr>
          <w:t xml:space="preserve"> to determine quality matches for further taxonomic assignment. </w:t>
        </w:r>
      </w:ins>
    </w:p>
    <w:p w14:paraId="6E15CBA4" w14:textId="77777777" w:rsidR="00C70A24" w:rsidRDefault="00C70A24" w:rsidP="00BA0859">
      <w:pPr>
        <w:shd w:val="clear" w:color="auto" w:fill="FFFFFF"/>
        <w:spacing w:before="120" w:line="276" w:lineRule="auto"/>
        <w:jc w:val="both"/>
        <w:rPr>
          <w:ins w:id="295" w:author="Caitlin Page Casar" w:date="2019-06-04T14:09:00Z"/>
          <w:rFonts w:ascii="Arial" w:hAnsi="Arial" w:cs="Arial"/>
          <w:color w:val="222222"/>
          <w:sz w:val="19"/>
          <w:szCs w:val="19"/>
        </w:rPr>
        <w:pPrChange w:id="296" w:author="Caitlin Page Casar" w:date="2019-06-04T17:36:00Z">
          <w:pPr>
            <w:shd w:val="clear" w:color="auto" w:fill="FFFFFF"/>
            <w:spacing w:beforeLines="600" w:before="1440" w:line="276" w:lineRule="auto"/>
            <w:jc w:val="both"/>
          </w:pPr>
        </w:pPrChange>
      </w:pPr>
    </w:p>
    <w:p w14:paraId="32953989" w14:textId="2E31CE1C" w:rsidR="006439C9" w:rsidRPr="00817EB9" w:rsidRDefault="000740DB" w:rsidP="00C70A24">
      <w:pPr>
        <w:shd w:val="clear" w:color="auto" w:fill="FFFFFF"/>
        <w:spacing w:before="120" w:line="276" w:lineRule="auto"/>
        <w:jc w:val="both"/>
        <w:pPrChange w:id="297" w:author="Caitlin Page Casar" w:date="2019-06-04T14:09:00Z">
          <w:pPr>
            <w:pStyle w:val="NormalWeb"/>
            <w:spacing w:before="120" w:beforeAutospacing="0" w:after="0" w:afterAutospacing="0" w:line="276" w:lineRule="auto"/>
            <w:jc w:val="both"/>
          </w:pPr>
        </w:pPrChange>
      </w:pPr>
      <w:r>
        <w:lastRenderedPageBreak/>
        <w:t>We performed s</w:t>
      </w:r>
      <w:r w:rsidR="006439C9" w:rsidRPr="00817EB9">
        <w:t xml:space="preserve">tatistical analyses on the </w:t>
      </w:r>
      <w:r w:rsidR="00A742D7">
        <w:t xml:space="preserve">rarefied </w:t>
      </w:r>
      <w:r w:rsidR="006439C9" w:rsidRPr="00817EB9">
        <w:t xml:space="preserve">OTU table using </w:t>
      </w:r>
      <w:r w:rsidR="001A03B8">
        <w:t xml:space="preserve">QIIME and the </w:t>
      </w:r>
      <w:r w:rsidR="006439C9" w:rsidRPr="00817EB9">
        <w:t xml:space="preserve">Vegan </w:t>
      </w:r>
      <w:r w:rsidR="007F0B55">
        <w:t xml:space="preserve">(Oksanen </w:t>
      </w:r>
      <w:r w:rsidR="007F0B55" w:rsidRPr="007F0B55">
        <w:rPr>
          <w:i/>
        </w:rPr>
        <w:t>et al.</w:t>
      </w:r>
      <w:r w:rsidR="007F0B55" w:rsidRPr="007F0B55">
        <w:t>,</w:t>
      </w:r>
      <w:r w:rsidR="007F0B55">
        <w:t xml:space="preserve"> 201</w:t>
      </w:r>
      <w:r w:rsidR="00C46231">
        <w:t>9</w:t>
      </w:r>
      <w:r w:rsidR="007F0B55">
        <w:t xml:space="preserve">) </w:t>
      </w:r>
      <w:r w:rsidR="006439C9" w:rsidRPr="00817EB9">
        <w:t xml:space="preserve">and Ecodist </w:t>
      </w:r>
      <w:r w:rsidR="007F0B55">
        <w:fldChar w:fldCharType="begin"/>
      </w:r>
      <w:r w:rsidR="007F0B55">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fldChar w:fldCharType="separate"/>
      </w:r>
      <w:r w:rsidR="007F0B55">
        <w:rPr>
          <w:noProof/>
        </w:rPr>
        <w:t>(Goslee &amp; Urban, 2007)</w:t>
      </w:r>
      <w:r w:rsidR="007F0B55">
        <w:fldChar w:fldCharType="end"/>
      </w:r>
      <w:r w:rsidR="007F0B55">
        <w:t xml:space="preserve"> </w:t>
      </w:r>
      <w:r w:rsidR="006439C9" w:rsidRPr="00817EB9">
        <w:t xml:space="preserve">packages in R. </w:t>
      </w:r>
      <w:del w:id="298" w:author="Caitlin Page Casar" w:date="2019-05-24T20:54:00Z">
        <w:r w:rsidR="008F7F89" w:rsidDel="00AB48E2">
          <w:delText>To illustrate alpha</w:delText>
        </w:r>
      </w:del>
      <w:ins w:id="299" w:author="Caitlin Page Casar" w:date="2019-05-24T20:56:00Z">
        <w:r w:rsidR="00AB48E2">
          <w:t>A</w:t>
        </w:r>
      </w:ins>
      <w:ins w:id="300" w:author="Caitlin Page Casar" w:date="2019-05-24T20:54:00Z">
        <w:r w:rsidR="00AB48E2">
          <w:t>lpha</w:t>
        </w:r>
      </w:ins>
      <w:r w:rsidR="008F7F89">
        <w:t xml:space="preserve"> diversity </w:t>
      </w:r>
      <w:ins w:id="301" w:author="Caitlin Page Casar" w:date="2019-05-24T20:56:00Z">
        <w:r w:rsidR="00AB48E2">
          <w:t xml:space="preserve">was calculated using QIIME </w:t>
        </w:r>
      </w:ins>
      <w:del w:id="302" w:author="Caitlin Page Casar" w:date="2019-05-24T20:51:00Z">
        <w:r w:rsidR="00A742D7" w:rsidDel="00AB48E2">
          <w:delText>as number of observed OTU’s within each DeMMO communit</w:delText>
        </w:r>
      </w:del>
      <w:ins w:id="303" w:author="Caitlin Page Casar" w:date="2019-05-24T20:51:00Z">
        <w:r w:rsidR="00AB48E2">
          <w:t>in terms of species richness</w:t>
        </w:r>
      </w:ins>
      <w:ins w:id="304" w:author="Caitlin Page Casar" w:date="2019-05-24T20:53:00Z">
        <w:r w:rsidR="00AB48E2">
          <w:t xml:space="preserve"> (number of observed OTUs)</w:t>
        </w:r>
      </w:ins>
      <w:ins w:id="305" w:author="Caitlin Page Casar" w:date="2019-05-24T20:51:00Z">
        <w:r w:rsidR="00AB48E2">
          <w:t>, evenness</w:t>
        </w:r>
      </w:ins>
      <w:ins w:id="306" w:author="Caitlin Page Casar" w:date="2019-05-24T20:53:00Z">
        <w:r w:rsidR="00AB48E2">
          <w:t xml:space="preserve"> (Chao1 and Simpson)</w:t>
        </w:r>
      </w:ins>
      <w:ins w:id="307" w:author="Caitlin Page Casar" w:date="2019-05-24T20:51:00Z">
        <w:r w:rsidR="00AB48E2">
          <w:t>, and diversity</w:t>
        </w:r>
      </w:ins>
      <w:ins w:id="308" w:author="Caitlin Page Casar" w:date="2019-05-24T20:53:00Z">
        <w:r w:rsidR="00AB48E2">
          <w:t xml:space="preserve"> (Simpson, Faith’s, and Shannon)</w:t>
        </w:r>
      </w:ins>
      <w:del w:id="309" w:author="Caitlin Page Casar" w:date="2019-05-24T20:51:00Z">
        <w:r w:rsidR="00A742D7" w:rsidDel="00AB48E2">
          <w:delText>y</w:delText>
        </w:r>
      </w:del>
      <w:ins w:id="310" w:author="Caitlin Page Casar" w:date="2019-05-24T20:54:00Z">
        <w:r w:rsidR="00AB48E2">
          <w:t>.</w:t>
        </w:r>
      </w:ins>
      <w:del w:id="311" w:author="Caitlin Page Casar" w:date="2019-05-24T20:54:00Z">
        <w:r w:rsidR="008F7F89" w:rsidDel="00AB48E2">
          <w:delText>,</w:delText>
        </w:r>
        <w:r w:rsidR="00A742D7" w:rsidDel="00AB48E2">
          <w:delText xml:space="preserve"> we sampled the rarefaction data at a depth of </w:delText>
        </w:r>
      </w:del>
      <w:del w:id="312" w:author="Caitlin Page Casar" w:date="2019-05-24T20:51:00Z">
        <w:r w:rsidR="00A742D7" w:rsidDel="00AB48E2">
          <w:delText>9,760</w:delText>
        </w:r>
      </w:del>
      <w:del w:id="313" w:author="Caitlin Page Casar" w:date="2019-05-24T20:54:00Z">
        <w:r w:rsidR="00A742D7" w:rsidDel="00AB48E2">
          <w:delText xml:space="preserve"> reads.</w:delText>
        </w:r>
      </w:del>
      <w:del w:id="314" w:author="Caitlin Page Casar" w:date="2019-05-24T20:53:00Z">
        <w:r w:rsidR="00A742D7" w:rsidDel="00AB48E2">
          <w:delText xml:space="preserve"> </w:delText>
        </w:r>
      </w:del>
      <w:ins w:id="315" w:author="Caitlin Page Casar" w:date="2019-05-24T20:52:00Z">
        <w:r w:rsidR="00AB48E2">
          <w:t xml:space="preserve"> </w:t>
        </w:r>
      </w:ins>
      <w:r w:rsidR="008F7F89">
        <w:t xml:space="preserve">To illustrate beta diversity among DeMMO communities, we </w:t>
      </w:r>
      <w:ins w:id="316" w:author="Caitlin Page Casar" w:date="2019-06-04T17:38:00Z">
        <w:r w:rsidR="002C0450">
          <w:t xml:space="preserve">visualized </w:t>
        </w:r>
      </w:ins>
      <w:del w:id="317" w:author="Caitlin Page Casar" w:date="2019-06-04T17:38:00Z">
        <w:r w:rsidR="008F7F89" w:rsidDel="002C0450">
          <w:delText>performed hierarchical clustering on</w:delText>
        </w:r>
        <w:r w:rsidR="00CD794A" w:rsidDel="002C0450">
          <w:delText xml:space="preserve"> a representative subset of</w:delText>
        </w:r>
        <w:r w:rsidR="008F7F89" w:rsidDel="002C0450">
          <w:delText xml:space="preserve"> the communities at the family level using the Bray-Curtis dissimilarity metric in Ecodist</w:delText>
        </w:r>
        <w:r w:rsidR="00A742D7" w:rsidDel="002C0450">
          <w:delText xml:space="preserve"> (bcdist function)</w:delText>
        </w:r>
        <w:r w:rsidR="008F7F89" w:rsidDel="002C0450">
          <w:delText xml:space="preserve">. </w:delText>
        </w:r>
        <w:r w:rsidR="00A742D7" w:rsidDel="002C0450">
          <w:delText xml:space="preserve">Using the resulting dissimilarity matrix, </w:delText>
        </w:r>
        <w:r w:rsidR="008F7F89" w:rsidDel="002C0450">
          <w:delText xml:space="preserve">we generated a dendrogram of </w:delText>
        </w:r>
      </w:del>
      <w:r w:rsidR="00CD794A">
        <w:t xml:space="preserve">DeMMO </w:t>
      </w:r>
      <w:r w:rsidR="008F7F89">
        <w:t xml:space="preserve">communities </w:t>
      </w:r>
      <w:r w:rsidR="00CD794A">
        <w:t xml:space="preserve">with stacked bar plots illustrating </w:t>
      </w:r>
      <w:ins w:id="318" w:author="Caitlin Page Casar" w:date="2019-06-04T17:39:00Z">
        <w:r w:rsidR="002C0450">
          <w:t xml:space="preserve">OTU </w:t>
        </w:r>
      </w:ins>
      <w:r w:rsidR="00CD794A">
        <w:t xml:space="preserve">community composition </w:t>
      </w:r>
      <w:ins w:id="319" w:author="Caitlin Page Casar" w:date="2019-06-04T17:39:00Z">
        <w:r w:rsidR="002C0450">
          <w:t xml:space="preserve">binned </w:t>
        </w:r>
      </w:ins>
      <w:r w:rsidR="00CD794A">
        <w:t xml:space="preserve">at the family level. </w:t>
      </w:r>
      <w:del w:id="320" w:author="Caitlin Page Casar" w:date="2019-06-04T17:39:00Z">
        <w:r w:rsidR="00CD794A" w:rsidDel="002C0450">
          <w:delText xml:space="preserve">For the purposes of visualizing taxonomic data here, we binned </w:delText>
        </w:r>
      </w:del>
      <w:ins w:id="321" w:author="Caitlin Page Casar" w:date="2019-06-04T17:40:00Z">
        <w:r w:rsidR="002C0450">
          <w:t>Families</w:t>
        </w:r>
      </w:ins>
      <w:del w:id="322" w:author="Caitlin Page Casar" w:date="2019-06-04T17:39:00Z">
        <w:r w:rsidR="00CD794A" w:rsidDel="002C0450">
          <w:delText>taxa</w:delText>
        </w:r>
      </w:del>
      <w:r w:rsidR="00CD794A">
        <w:t xml:space="preserve"> that comprised less than </w:t>
      </w:r>
      <w:r w:rsidR="00A742D7">
        <w:t>5</w:t>
      </w:r>
      <w:r w:rsidR="00CD794A">
        <w:t xml:space="preserve">% of communities </w:t>
      </w:r>
      <w:ins w:id="323" w:author="Caitlin Page Casar" w:date="2019-06-04T17:40:00Z">
        <w:r w:rsidR="002C0450">
          <w:t>we binn</w:t>
        </w:r>
      </w:ins>
      <w:ins w:id="324" w:author="Caitlin Page Casar" w:date="2019-06-04T17:41:00Z">
        <w:r w:rsidR="002C0450">
          <w:t xml:space="preserve">ed </w:t>
        </w:r>
      </w:ins>
      <w:r w:rsidR="00CD794A">
        <w:t>as “Less Abundant Taxa”. To further illustrate beta diversity using our entire dataset of DeMMO communities including all replicates and controls, we performed nonmetric multidimensional scaling (NMDS)</w:t>
      </w:r>
      <w:r w:rsidR="00A742D7">
        <w:t xml:space="preserve"> with Vegan</w:t>
      </w:r>
      <w:r w:rsidR="00CD794A">
        <w:t xml:space="preserve"> </w:t>
      </w:r>
      <w:r w:rsidR="00564C79">
        <w:t xml:space="preserve">on communities at the family level </w:t>
      </w:r>
      <w:r w:rsidR="00CD794A">
        <w:t xml:space="preserve">using the </w:t>
      </w:r>
      <w:r w:rsidR="00A742D7">
        <w:t xml:space="preserve">metaMDS function </w:t>
      </w:r>
      <w:r w:rsidR="00CD794A">
        <w:t xml:space="preserve">Bray-Curtis metric with default parameters and a dimension size of 2. </w:t>
      </w:r>
      <w:ins w:id="325" w:author="Caitlin Page Casar" w:date="2019-06-05T12:27:00Z">
        <w:r w:rsidR="00167055">
          <w:t xml:space="preserve">We used NCBI BLAST to search for </w:t>
        </w:r>
      </w:ins>
      <w:ins w:id="326" w:author="Caitlin Page Casar" w:date="2019-06-05T12:28:00Z">
        <w:r w:rsidR="001E6D08">
          <w:t xml:space="preserve">the </w:t>
        </w:r>
      </w:ins>
      <w:ins w:id="327" w:author="Caitlin Page Casar" w:date="2019-06-05T12:27:00Z">
        <w:r w:rsidR="00167055">
          <w:t xml:space="preserve">closest relatives of </w:t>
        </w:r>
      </w:ins>
      <w:ins w:id="328" w:author="Caitlin Page Casar" w:date="2019-06-05T12:28:00Z">
        <w:r w:rsidR="001E6D08">
          <w:t>OTUs</w:t>
        </w:r>
      </w:ins>
      <w:ins w:id="329" w:author="Caitlin Page Casar" w:date="2019-06-05T12:27:00Z">
        <w:r w:rsidR="00167055">
          <w:t xml:space="preserve"> of interest </w:t>
        </w:r>
      </w:ins>
      <w:ins w:id="330" w:author="Caitlin Page Casar" w:date="2019-06-05T12:28:00Z">
        <w:r w:rsidR="00167055">
          <w:t>(</w:t>
        </w:r>
        <w:r w:rsidR="00167055" w:rsidRPr="00167055">
          <w:t>blast.ncbi.nlm.nih.gov</w:t>
        </w:r>
        <w:r w:rsidR="00167055">
          <w:t xml:space="preserve">). </w:t>
        </w:r>
      </w:ins>
      <w:del w:id="331" w:author="Caitlin Page Casar" w:date="2019-06-04T17:41:00Z">
        <w:r w:rsidR="00CD794A" w:rsidDel="002C0450">
          <w:delText xml:space="preserve">To illustrate taxonomic contribution to the resulting ordination, we used the </w:delText>
        </w:r>
        <w:r w:rsidR="00CD794A" w:rsidRPr="00CD794A" w:rsidDel="002C0450">
          <w:delText>envfit</w:delText>
        </w:r>
        <w:r w:rsidR="00CD794A" w:rsidDel="002C0450">
          <w:delText xml:space="preserve"> function in Vegan to fit vectors of each </w:delText>
        </w:r>
        <w:r w:rsidR="00564C79" w:rsidDel="002C0450">
          <w:delText>family</w:delText>
        </w:r>
        <w:r w:rsidR="00CD794A" w:rsidDel="002C0450">
          <w:delText xml:space="preserve"> using default parameters and a permutation size of 1,000. We mapped vectors with p-values less than 0.0</w:delText>
        </w:r>
        <w:r w:rsidR="00A742D7" w:rsidDel="002C0450">
          <w:delText>06</w:delText>
        </w:r>
        <w:r w:rsidR="00564C79" w:rsidDel="002C0450">
          <w:delText>.</w:delText>
        </w:r>
      </w:del>
      <w:del w:id="332" w:author="Caitlin Page Casar" w:date="2019-06-04T17:35:00Z">
        <w:r w:rsidR="00564C79" w:rsidDel="00664D1A">
          <w:delText xml:space="preserve"> </w:delText>
        </w:r>
        <w:r w:rsidR="00AD47AD" w:rsidDel="00664D1A">
          <w:delText xml:space="preserve">To determine statistically different families between </w:delText>
        </w:r>
      </w:del>
      <w:del w:id="333" w:author="Caitlin Page Casar" w:date="2019-06-03T21:24:00Z">
        <w:r w:rsidR="00AD47AD" w:rsidDel="00536474">
          <w:delText>fluid and mineral-hosted biofilm communities</w:delText>
        </w:r>
      </w:del>
      <w:del w:id="334" w:author="Caitlin Page Casar" w:date="2019-06-04T17:35:00Z">
        <w:r w:rsidR="00AD47AD" w:rsidDel="00664D1A">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335"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8817D1B" w:rsidR="006439C9" w:rsidRPr="00540926" w:rsidRDefault="006439C9" w:rsidP="00B42F02">
      <w:pPr>
        <w:spacing w:line="276" w:lineRule="auto"/>
        <w:jc w:val="both"/>
        <w:rPr>
          <w:rPrChange w:id="336" w:author="Caitlin Page Casar" w:date="2019-05-26T18:54:00Z">
            <w:rPr>
              <w:rFonts w:ascii="TimesNewRomanPSMT" w:hAnsi="TimesNewRomanPSMT"/>
              <w:sz w:val="22"/>
              <w:szCs w:val="22"/>
            </w:rPr>
          </w:rPrChange>
        </w:rPr>
        <w:pPrChange w:id="337"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338"/>
      <w:r w:rsidRPr="00817EB9">
        <w:rPr>
          <w:rFonts w:ascii="TimesNewRomanPSMT" w:hAnsi="TimesNewRomanPSMT"/>
          <w:sz w:val="22"/>
          <w:szCs w:val="22"/>
        </w:rPr>
        <w:t xml:space="preserve">documented cell morphologies </w:t>
      </w:r>
      <w:commentRangeEnd w:id="338"/>
      <w:r w:rsidR="00A742D7">
        <w:rPr>
          <w:rStyle w:val="CommentReference"/>
        </w:rPr>
        <w:commentReference w:id="338"/>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339" w:author="Caitlin Page Casar" w:date="2019-06-03T15:35:00Z">
        <w:r w:rsidRPr="00817EB9" w:rsidDel="007020A1">
          <w:rPr>
            <w:rFonts w:ascii="TimesNewRomanPSMT" w:hAnsi="TimesNewRomanPSMT"/>
            <w:sz w:val="22"/>
            <w:szCs w:val="22"/>
          </w:rPr>
          <w:delText>using scanning electron microscopy</w:delText>
        </w:r>
      </w:del>
      <w:ins w:id="340" w:author="Caitlin Page Casar" w:date="2019-06-03T15:35:00Z">
        <w:r w:rsidR="007020A1">
          <w:rPr>
            <w:rFonts w:ascii="TimesNewRomanPSMT" w:hAnsi="TimesNewRomanPSMT"/>
            <w:sz w:val="22"/>
            <w:szCs w:val="22"/>
          </w:rPr>
          <w:t>from 1,</w:t>
        </w:r>
      </w:ins>
      <w:ins w:id="341" w:author="Caitlin Page Casar" w:date="2019-06-03T15:39:00Z">
        <w:r w:rsidR="007020A1">
          <w:rPr>
            <w:rFonts w:ascii="TimesNewRomanPSMT" w:hAnsi="TimesNewRomanPSMT"/>
            <w:sz w:val="22"/>
            <w:szCs w:val="22"/>
          </w:rPr>
          <w:t>3</w:t>
        </w:r>
      </w:ins>
      <w:ins w:id="342" w:author="Caitlin Page Casar" w:date="2019-06-03T15:35:00Z">
        <w:r w:rsidR="007020A1">
          <w:rPr>
            <w:rFonts w:ascii="TimesNewRomanPSMT" w:hAnsi="TimesNewRomanPSMT"/>
            <w:sz w:val="22"/>
            <w:szCs w:val="22"/>
          </w:rPr>
          <w:t>00 scanning electron micrographs</w:t>
        </w:r>
      </w:ins>
      <w:del w:id="343"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344"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345" w:author="Caitlin Page Casar" w:date="2019-06-03T15:36:00Z">
        <w:r w:rsidRPr="00817EB9" w:rsidDel="007020A1">
          <w:rPr>
            <w:rFonts w:ascii="TimesNewRomanPSMT" w:hAnsi="TimesNewRomanPSMT"/>
            <w:sz w:val="22"/>
            <w:szCs w:val="22"/>
          </w:rPr>
          <w:delText xml:space="preserve">ESEM </w:delText>
        </w:r>
      </w:del>
      <w:ins w:id="346"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347"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To estimate cell densities, fixed fluids were filtered onto polycarbonate filters, stained with DAPI (4’,6-diamidino-2-phenylindole) for ten minutes, and mounted on glass slides with Citifluor antifade reagent before visualizing with a [</w:t>
      </w:r>
      <w:r w:rsidR="00D705A0" w:rsidRPr="002F72C5">
        <w:rPr>
          <w:rFonts w:ascii="TimesNewRomanPSMT" w:hAnsi="TimesNewRomanPSMT"/>
          <w:color w:val="FF0000"/>
          <w:sz w:val="22"/>
          <w:szCs w:val="22"/>
          <w:rPrChange w:id="348"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349" w:author="Caitlin Page Casar" w:date="2019-05-26T18:06:00Z">
        <w:r w:rsidR="00C62309">
          <w:rPr>
            <w:rFonts w:ascii="TimesNewRomanPSMT" w:hAnsi="TimesNewRomanPSMT"/>
            <w:sz w:val="22"/>
            <w:szCs w:val="22"/>
          </w:rPr>
          <w:t xml:space="preserve"> (Osburn et al. in prep)</w:t>
        </w:r>
      </w:ins>
      <w:r w:rsidR="00D705A0">
        <w:rPr>
          <w:rFonts w:ascii="TimesNewRomanPSMT" w:hAnsi="TimesNewRomanPSMT"/>
          <w:sz w:val="22"/>
          <w:szCs w:val="22"/>
        </w:rPr>
        <w:t xml:space="preserve">. </w:t>
      </w:r>
      <w:ins w:id="350" w:author="Caitlin Page Casar" w:date="2019-05-26T18:51:00Z">
        <w:r w:rsidR="00D94A4E">
          <w:rPr>
            <w:rFonts w:ascii="TimesNewRomanPSMT" w:hAnsi="TimesNewRomanPSMT"/>
            <w:sz w:val="22"/>
            <w:szCs w:val="22"/>
          </w:rPr>
          <w:t>Fracture fluid cell densities were conv</w:t>
        </w:r>
      </w:ins>
      <w:ins w:id="351"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352"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353" w:author="Caitlin Page Casar" w:date="2019-06-03T14:23:00Z">
              <w:rPr>
                <w:rFonts w:ascii="TimesNewRomanPSMT" w:hAnsi="TimesNewRomanPSMT"/>
                <w:sz w:val="22"/>
                <w:szCs w:val="22"/>
                <w:vertAlign w:val="superscript"/>
              </w:rPr>
            </w:rPrChange>
          </w:rPr>
          <w:t xml:space="preserve"> </w:t>
        </w:r>
      </w:ins>
      <w:ins w:id="354" w:author="Caitlin Page Casar" w:date="2019-05-26T18:53:00Z">
        <w:r w:rsidR="00D94A4E">
          <w:rPr>
            <w:rFonts w:ascii="TimesNewRomanPSMT" w:hAnsi="TimesNewRomanPSMT"/>
            <w:sz w:val="22"/>
            <w:szCs w:val="22"/>
          </w:rPr>
          <w:t xml:space="preserve">by assuming </w:t>
        </w:r>
      </w:ins>
      <w:ins w:id="355" w:author="Caitlin Page Casar" w:date="2019-05-26T18:54:00Z">
        <w:r w:rsidR="00540926">
          <w:rPr>
            <w:rFonts w:ascii="TimesNewRomanPSMT" w:hAnsi="TimesNewRomanPSMT"/>
            <w:sz w:val="22"/>
            <w:szCs w:val="22"/>
          </w:rPr>
          <w:t xml:space="preserve">a </w:t>
        </w:r>
      </w:ins>
      <w:commentRangeStart w:id="356"/>
      <w:ins w:id="357" w:author="Caitlin Page Casar" w:date="2019-06-03T14:23:00Z">
        <w:r w:rsidR="002F72C5">
          <w:rPr>
            <w:rFonts w:ascii="TimesNewRomanPSMT" w:hAnsi="TimesNewRomanPSMT"/>
            <w:sz w:val="22"/>
            <w:szCs w:val="22"/>
          </w:rPr>
          <w:t>conservative</w:t>
        </w:r>
      </w:ins>
      <w:commentRangeEnd w:id="356"/>
      <w:ins w:id="358" w:author="Caitlin Page Casar" w:date="2019-06-03T14:24:00Z">
        <w:r w:rsidR="002F72C5">
          <w:rPr>
            <w:rStyle w:val="CommentReference"/>
          </w:rPr>
          <w:commentReference w:id="356"/>
        </w:r>
      </w:ins>
      <w:ins w:id="359" w:author="Caitlin Page Casar" w:date="2019-06-03T14:23:00Z">
        <w:r w:rsidR="002F72C5">
          <w:rPr>
            <w:rFonts w:ascii="TimesNewRomanPSMT" w:hAnsi="TimesNewRomanPSMT"/>
            <w:sz w:val="22"/>
            <w:szCs w:val="22"/>
          </w:rPr>
          <w:t xml:space="preserve"> </w:t>
        </w:r>
      </w:ins>
      <w:ins w:id="360" w:author="Caitlin Page Casar" w:date="2019-05-26T18:55:00Z">
        <w:r w:rsidR="00540926">
          <w:rPr>
            <w:color w:val="000000" w:themeColor="text1"/>
            <w:sz w:val="22"/>
            <w:szCs w:val="22"/>
            <w:shd w:val="clear" w:color="auto" w:fill="FFFFFF"/>
          </w:rPr>
          <w:t xml:space="preserve">fracture width </w:t>
        </w:r>
      </w:ins>
      <w:ins w:id="361"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 xml:space="preserve">m </w:t>
        </w:r>
      </w:ins>
      <w:ins w:id="362" w:author="Caitlin Page Casar" w:date="2019-06-03T14:23:00Z">
        <w:r w:rsidR="002F72C5">
          <w:rPr>
            <w:rFonts w:ascii="TimesNewRomanPSMT" w:hAnsi="TimesNewRomanPSMT"/>
            <w:sz w:val="22"/>
            <w:szCs w:val="22"/>
          </w:rPr>
          <w:t>(</w:t>
        </w:r>
      </w:ins>
      <w:ins w:id="363" w:author="Caitlin Page Casar" w:date="2019-05-26T18:52:00Z">
        <w:r w:rsidR="00D94A4E">
          <w:rPr>
            <w:rFonts w:ascii="TimesNewRomanPSMT" w:hAnsi="TimesNewRomanPSMT"/>
            <w:sz w:val="22"/>
            <w:szCs w:val="22"/>
          </w:rPr>
          <w:fldChar w:fldCharType="begin"/>
        </w:r>
        <w:r w:rsidR="00D94A4E">
          <w:rPr>
            <w:rFonts w:ascii="TimesNewRomanPSMT" w:hAnsi="TimesNewRomanPSMT"/>
            <w:sz w:val="22"/>
            <w:szCs w:val="22"/>
          </w:rPr>
          <w:instrText xml:space="preserve"> ADDIN ZOTERO_ITEM CSL_CITATION {"citationID":"laLWAxTd","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D94A4E">
        <w:rPr>
          <w:rFonts w:ascii="TimesNewRomanPSMT" w:hAnsi="TimesNewRomanPSMT"/>
          <w:sz w:val="22"/>
          <w:szCs w:val="22"/>
        </w:rPr>
        <w:fldChar w:fldCharType="separate"/>
      </w:r>
      <w:ins w:id="364" w:author="Caitlin Page Casar" w:date="2019-06-05T12:32:00Z">
        <w:r w:rsidR="00724B37" w:rsidRPr="00724B37">
          <w:rPr>
            <w:rFonts w:ascii="TimesNewRomanPSMT" w:hAnsi="TimesNewRomanPSMT" w:cs="TimesNewRomanPSMT"/>
            <w:sz w:val="22"/>
            <w:rPrChange w:id="365" w:author="Caitlin Page Casar" w:date="2019-06-05T12:32:00Z">
              <w:rPr/>
            </w:rPrChange>
          </w:rPr>
          <w:t xml:space="preserve">(Pagani </w:t>
        </w:r>
        <w:r w:rsidR="00724B37" w:rsidRPr="00724B37">
          <w:rPr>
            <w:rFonts w:ascii="TimesNewRomanPSMT" w:hAnsi="TimesNewRomanPSMT" w:cs="TimesNewRomanPSMT"/>
            <w:i/>
            <w:iCs/>
            <w:sz w:val="22"/>
            <w:rPrChange w:id="366" w:author="Caitlin Page Casar" w:date="2019-06-05T12:32:00Z">
              <w:rPr>
                <w:i/>
                <w:iCs/>
              </w:rPr>
            </w:rPrChange>
          </w:rPr>
          <w:t>et al.</w:t>
        </w:r>
        <w:r w:rsidR="00724B37" w:rsidRPr="00724B37">
          <w:rPr>
            <w:rFonts w:ascii="TimesNewRomanPSMT" w:hAnsi="TimesNewRomanPSMT" w:cs="TimesNewRomanPSMT"/>
            <w:sz w:val="22"/>
            <w:rPrChange w:id="367" w:author="Caitlin Page Casar" w:date="2019-06-05T12:32:00Z">
              <w:rPr/>
            </w:rPrChange>
          </w:rPr>
          <w:t>, 2011)</w:t>
        </w:r>
      </w:ins>
      <w:ins w:id="368" w:author="Caitlin Page Casar" w:date="2019-05-26T18:52:00Z">
        <w:r w:rsidR="00D94A4E">
          <w:rPr>
            <w:rFonts w:ascii="TimesNewRomanPSMT" w:hAnsi="TimesNewRomanPSMT"/>
            <w:sz w:val="22"/>
            <w:szCs w:val="22"/>
          </w:rPr>
          <w:fldChar w:fldCharType="end"/>
        </w:r>
      </w:ins>
      <w:ins w:id="369" w:author="Caitlin Page Casar" w:date="2019-06-03T14:23:00Z">
        <w:r w:rsidR="002F72C5">
          <w:rPr>
            <w:rFonts w:ascii="TimesNewRomanPSMT" w:hAnsi="TimesNewRomanPSMT"/>
            <w:sz w:val="22"/>
            <w:szCs w:val="22"/>
          </w:rPr>
          <w:t>)</w:t>
        </w:r>
      </w:ins>
      <w:ins w:id="370"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371"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rsidP="00760E51">
      <w:pPr>
        <w:spacing w:before="120" w:line="276" w:lineRule="auto"/>
        <w:jc w:val="both"/>
        <w:rPr>
          <w:del w:id="372" w:author="Caitlin Page Casar" w:date="2019-06-04T14:09:00Z"/>
          <w:sz w:val="22"/>
          <w:szCs w:val="22"/>
        </w:rPr>
        <w:pPrChange w:id="373" w:author="Caitlin Page Casar" w:date="2019-06-04T14:10:00Z">
          <w:pPr>
            <w:spacing w:line="276" w:lineRule="auto"/>
            <w:jc w:val="both"/>
          </w:pPr>
        </w:pPrChange>
      </w:pPr>
      <w:ins w:id="374" w:author="Caitlin Page Casar" w:date="2019-06-05T10:20:00Z">
        <w:r>
          <w:rPr>
            <w:sz w:val="22"/>
            <w:szCs w:val="22"/>
          </w:rPr>
          <w:t xml:space="preserve">We modeled 39 reactions, which range </w:t>
        </w:r>
      </w:ins>
      <w:ins w:id="375" w:author="Caitlin Page Casar" w:date="2019-06-03T13:44:00Z">
        <w:r w:rsidR="00215AA4">
          <w:rPr>
            <w:sz w:val="22"/>
            <w:szCs w:val="22"/>
          </w:rPr>
          <w:t>from highly endergonic, +105</w:t>
        </w:r>
        <w:r w:rsidR="00534D32">
          <w:rPr>
            <w:sz w:val="22"/>
            <w:szCs w:val="22"/>
          </w:rPr>
          <w:t xml:space="preserve"> </w:t>
        </w:r>
      </w:ins>
      <w:ins w:id="376" w:author="Caitlin Page Casar" w:date="2019-06-03T13:45:00Z">
        <w:r w:rsidR="00534D32">
          <w:rPr>
            <w:sz w:val="22"/>
            <w:szCs w:val="22"/>
          </w:rPr>
          <w:t>kJ/mole e</w:t>
        </w:r>
        <w:r w:rsidR="00534D32" w:rsidRPr="00E20D07">
          <w:rPr>
            <w:sz w:val="22"/>
            <w:szCs w:val="22"/>
            <w:vertAlign w:val="superscript"/>
            <w:rPrChange w:id="377" w:author="Caitlin Page Casar" w:date="2019-06-03T15:40:00Z">
              <w:rPr>
                <w:sz w:val="22"/>
                <w:szCs w:val="22"/>
              </w:rPr>
            </w:rPrChange>
          </w:rPr>
          <w:t>-</w:t>
        </w:r>
        <w:r w:rsidR="00534D32">
          <w:rPr>
            <w:sz w:val="22"/>
            <w:szCs w:val="22"/>
          </w:rPr>
          <w:t xml:space="preserve"> transferred,</w:t>
        </w:r>
      </w:ins>
      <w:ins w:id="378" w:author="Caitlin Page Casar" w:date="2019-06-03T13:44:00Z">
        <w:r w:rsidR="00215AA4">
          <w:rPr>
            <w:sz w:val="22"/>
            <w:szCs w:val="22"/>
          </w:rPr>
          <w:t xml:space="preserve"> to highly exergonic</w:t>
        </w:r>
      </w:ins>
      <w:ins w:id="379" w:author="Caitlin Page Casar" w:date="2019-06-03T13:45:00Z">
        <w:r w:rsidR="00534D32">
          <w:rPr>
            <w:sz w:val="22"/>
            <w:szCs w:val="22"/>
          </w:rPr>
          <w:t>, -89 kJ/mole e</w:t>
        </w:r>
        <w:r w:rsidR="00534D32" w:rsidRPr="00E20D07">
          <w:rPr>
            <w:sz w:val="22"/>
            <w:szCs w:val="22"/>
            <w:vertAlign w:val="superscript"/>
            <w:rPrChange w:id="380" w:author="Caitlin Page Casar" w:date="2019-06-03T15:40:00Z">
              <w:rPr>
                <w:sz w:val="22"/>
                <w:szCs w:val="22"/>
              </w:rPr>
            </w:rPrChange>
          </w:rPr>
          <w:t>-</w:t>
        </w:r>
        <w:r w:rsidR="00534D32">
          <w:rPr>
            <w:sz w:val="22"/>
            <w:szCs w:val="22"/>
          </w:rPr>
          <w:t xml:space="preserve"> transferred</w:t>
        </w:r>
      </w:ins>
      <w:ins w:id="381" w:author="Caitlin Page Casar" w:date="2019-06-03T14:30:00Z">
        <w:r w:rsidR="00CB5229">
          <w:rPr>
            <w:sz w:val="22"/>
            <w:szCs w:val="22"/>
          </w:rPr>
          <w:t xml:space="preserve"> (</w:t>
        </w:r>
        <w:r w:rsidR="00CB5229" w:rsidRPr="00CB5229">
          <w:rPr>
            <w:color w:val="FF0000"/>
            <w:sz w:val="22"/>
            <w:szCs w:val="22"/>
            <w:rPrChange w:id="382" w:author="Caitlin Page Casar" w:date="2019-06-03T14:30:00Z">
              <w:rPr>
                <w:sz w:val="22"/>
                <w:szCs w:val="22"/>
              </w:rPr>
            </w:rPrChange>
          </w:rPr>
          <w:t>Figure 3</w:t>
        </w:r>
        <w:r w:rsidR="00CB5229">
          <w:rPr>
            <w:sz w:val="22"/>
            <w:szCs w:val="22"/>
          </w:rPr>
          <w:t>)</w:t>
        </w:r>
      </w:ins>
      <w:ins w:id="383" w:author="Caitlin Page Casar" w:date="2019-06-03T13:45:00Z">
        <w:r w:rsidR="00534D32">
          <w:rPr>
            <w:sz w:val="22"/>
            <w:szCs w:val="22"/>
          </w:rPr>
          <w:t xml:space="preserve">. </w:t>
        </w:r>
      </w:ins>
      <w:del w:id="384"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385" w:author="Caitlin Page Casar" w:date="2019-06-05T10:22:00Z">
        <w:r>
          <w:rPr>
            <w:sz w:val="22"/>
            <w:szCs w:val="22"/>
          </w:rPr>
          <w:t xml:space="preserve">Of the 23 exergonic reactions, the </w:t>
        </w:r>
      </w:ins>
      <w:del w:id="386"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387" w:author="Caitlin Page Casar" w:date="2019-05-22T15:15:00Z">
        <w:r w:rsidR="005A21B9" w:rsidRPr="009803A2" w:rsidDel="0025517C">
          <w:rPr>
            <w:sz w:val="22"/>
            <w:szCs w:val="22"/>
          </w:rPr>
          <w:delText>The rest of the</w:delText>
        </w:r>
      </w:del>
      <w:ins w:id="388"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del w:id="389" w:author="Caitlin Page Casar" w:date="2019-06-05T10:20:00Z">
        <w:r w:rsidR="007C7AE8" w:rsidRPr="009803A2" w:rsidDel="00C71D64">
          <w:rPr>
            <w:sz w:val="22"/>
            <w:szCs w:val="22"/>
          </w:rPr>
          <w:delText xml:space="preserve">almost </w:delText>
        </w:r>
      </w:del>
      <w:ins w:id="390"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rsidP="00760E51">
      <w:pPr>
        <w:spacing w:before="120" w:line="276" w:lineRule="auto"/>
        <w:jc w:val="both"/>
        <w:rPr>
          <w:sz w:val="22"/>
          <w:szCs w:val="22"/>
        </w:rPr>
        <w:pPrChange w:id="391" w:author="Caitlin Page Casar" w:date="2019-06-04T14:10:00Z">
          <w:pPr>
            <w:ind w:left="360"/>
            <w:jc w:val="both"/>
          </w:pPr>
        </w:pPrChange>
      </w:pPr>
    </w:p>
    <w:p w14:paraId="11430942" w14:textId="35CC0DE0" w:rsidR="005A21B9" w:rsidRPr="009803A2" w:rsidRDefault="007C7AE8" w:rsidP="00760E51">
      <w:pPr>
        <w:spacing w:before="120" w:line="276" w:lineRule="auto"/>
        <w:jc w:val="both"/>
        <w:rPr>
          <w:sz w:val="22"/>
          <w:szCs w:val="22"/>
        </w:rPr>
        <w:pPrChange w:id="392"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393" w:author="Caitlin Page Casar" w:date="2019-06-29T13:10:00Z">
        <w:r>
          <w:rPr>
            <w:rFonts w:ascii="Calibri" w:hAnsi="Calibri" w:cs="Calibri"/>
            <w:b/>
            <w:noProof/>
          </w:rPr>
          <w:lastRenderedPageBreak/>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394"/>
      <w:del w:id="395"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394"/>
      <w:r w:rsidR="001329ED">
        <w:rPr>
          <w:rStyle w:val="CommentReference"/>
        </w:rPr>
        <w:commentReference w:id="394"/>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396" w:author="Caitlin Page Casar" w:date="2019-06-03T14:30:00Z">
        <w:r w:rsidDel="00CB5229">
          <w:rPr>
            <w:rFonts w:ascii="TimesNewRomanPSMT" w:hAnsi="TimesNewRomanPSMT"/>
            <w:b/>
            <w:color w:val="7F7F7F" w:themeColor="text1" w:themeTint="80"/>
            <w:sz w:val="18"/>
            <w:szCs w:val="18"/>
          </w:rPr>
          <w:delText>x</w:delText>
        </w:r>
      </w:del>
      <w:ins w:id="397"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rsidP="00760E51">
      <w:pPr>
        <w:spacing w:before="120" w:line="276" w:lineRule="auto"/>
        <w:jc w:val="both"/>
        <w:rPr>
          <w:sz w:val="22"/>
          <w:szCs w:val="22"/>
        </w:rPr>
        <w:pPrChange w:id="398" w:author="Caitlin Page Casar" w:date="2019-06-04T14:10:00Z">
          <w:pPr>
            <w:spacing w:line="276" w:lineRule="auto"/>
            <w:jc w:val="both"/>
          </w:pPr>
        </w:pPrChange>
      </w:pPr>
      <w:r w:rsidRPr="00325131">
        <w:rPr>
          <w:rFonts w:ascii="TimesNewRomanPSMT" w:hAnsi="TimesNewRomanPSMT"/>
          <w:sz w:val="22"/>
          <w:szCs w:val="22"/>
        </w:rPr>
        <w:t xml:space="preserve">DeMMO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399" w:author="Caitlin Page Casar" w:date="2019-06-03T13:50:00Z">
        <w:r w:rsidR="00534D32">
          <w:rPr>
            <w:rFonts w:ascii="TimesNewRomanPSMT" w:hAnsi="TimesNewRomanPSMT"/>
            <w:sz w:val="22"/>
            <w:szCs w:val="22"/>
          </w:rPr>
          <w:t>7,015</w:t>
        </w:r>
      </w:ins>
      <w:del w:id="400"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401" w:author="Caitlin Page Casar" w:date="2019-06-03T13:49:00Z">
        <w:r w:rsidR="00534D32">
          <w:rPr>
            <w:rFonts w:ascii="TimesNewRomanPSMT" w:hAnsi="TimesNewRomanPSMT"/>
            <w:sz w:val="22"/>
            <w:szCs w:val="22"/>
          </w:rPr>
          <w:t>45</w:t>
        </w:r>
      </w:ins>
      <w:del w:id="402"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403" w:author="Caitlin Page Casar" w:date="2019-06-03T13:51:00Z">
        <w:r w:rsidR="00534D32">
          <w:rPr>
            <w:rFonts w:ascii="TimesNewRomanPSMT" w:hAnsi="TimesNewRomanPSMT"/>
            <w:color w:val="000000" w:themeColor="text1"/>
            <w:sz w:val="22"/>
            <w:szCs w:val="22"/>
          </w:rPr>
          <w:t>6</w:t>
        </w:r>
      </w:ins>
      <w:del w:id="404"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405" w:author="Caitlin Page Casar" w:date="2019-06-03T13:52:00Z">
        <w:r w:rsidR="00325131" w:rsidRPr="00325131" w:rsidDel="00AA48A7">
          <w:rPr>
            <w:sz w:val="22"/>
            <w:szCs w:val="22"/>
          </w:rPr>
          <w:delText xml:space="preserve">In terms of the number of observed OTUs at a normalized sequencing depth of 9,760 reads, </w:delText>
        </w:r>
      </w:del>
      <w:del w:id="406" w:author="Caitlin Page Casar" w:date="2019-06-03T13:55:00Z">
        <w:r w:rsidR="00325131" w:rsidRPr="00325131" w:rsidDel="00AA48A7">
          <w:rPr>
            <w:sz w:val="22"/>
            <w:szCs w:val="22"/>
          </w:rPr>
          <w:delText>DeMMO1 fluid</w:delText>
        </w:r>
      </w:del>
      <w:del w:id="407" w:author="Caitlin Page Casar" w:date="2019-06-03T13:52:00Z">
        <w:r w:rsidR="00325131" w:rsidRPr="00325131" w:rsidDel="00AA48A7">
          <w:rPr>
            <w:sz w:val="22"/>
            <w:szCs w:val="22"/>
          </w:rPr>
          <w:delText>s</w:delText>
        </w:r>
      </w:del>
      <w:del w:id="408"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409"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410"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411" w:author="Caitlin Page Casar" w:date="2019-06-03T14:31:00Z">
        <w:r w:rsidR="00325131" w:rsidRPr="00325131" w:rsidDel="00CB5229">
          <w:rPr>
            <w:color w:val="FF0000"/>
            <w:sz w:val="22"/>
            <w:szCs w:val="22"/>
          </w:rPr>
          <w:delText>X</w:delText>
        </w:r>
      </w:del>
      <w:ins w:id="412"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564445EE" w:rsidR="005A21B9" w:rsidRDefault="009803A2" w:rsidP="00A554E9">
      <w:pPr>
        <w:spacing w:before="120" w:line="276" w:lineRule="auto"/>
        <w:jc w:val="center"/>
        <w:rPr>
          <w:rFonts w:ascii="TimesNewRomanPSMT" w:hAnsi="TimesNewRomanPSMT"/>
          <w:sz w:val="22"/>
          <w:szCs w:val="22"/>
        </w:rPr>
      </w:pPr>
      <w:del w:id="413" w:author="Caitlin Page Casar" w:date="2019-05-24T21:39:00Z">
        <w:r w:rsidDel="0060697A">
          <w:rPr>
            <w:rFonts w:ascii="TimesNewRomanPSMT" w:hAnsi="TimesNewRomanPSMT"/>
            <w:noProof/>
            <w:sz w:val="22"/>
            <w:szCs w:val="22"/>
          </w:rPr>
          <w:lastRenderedPageBreak/>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5">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commentRangeStart w:id="414"/>
      <w:ins w:id="415" w:author="Caitlin Page Casar" w:date="2019-06-04T17:45:00Z">
        <w:r w:rsidR="002C4989">
          <w:rPr>
            <w:rFonts w:ascii="TimesNewRomanPSMT" w:hAnsi="TimesNewRomanPSMT"/>
            <w:noProof/>
            <w:sz w:val="22"/>
            <w:szCs w:val="22"/>
          </w:rPr>
          <w:drawing>
            <wp:inline distT="0" distB="0" distL="0" distR="0" wp14:anchorId="143B8EDC" wp14:editId="2C19CC6B">
              <wp:extent cx="5943600" cy="3212123"/>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lpha_div-01.png"/>
                      <pic:cNvPicPr/>
                    </pic:nvPicPr>
                    <pic:blipFill rotWithShape="1">
                      <a:blip r:embed="rId16">
                        <a:extLst>
                          <a:ext uri="{28A0092B-C50C-407E-A947-70E740481C1C}">
                            <a14:useLocalDpi xmlns:a14="http://schemas.microsoft.com/office/drawing/2010/main" val="0"/>
                          </a:ext>
                        </a:extLst>
                      </a:blip>
                      <a:srcRect b="3922"/>
                      <a:stretch/>
                    </pic:blipFill>
                    <pic:spPr bwMode="auto">
                      <a:xfrm>
                        <a:off x="0" y="0"/>
                        <a:ext cx="5943600" cy="3212123"/>
                      </a:xfrm>
                      <a:prstGeom prst="rect">
                        <a:avLst/>
                      </a:prstGeom>
                      <a:ln>
                        <a:noFill/>
                      </a:ln>
                      <a:extLst>
                        <a:ext uri="{53640926-AAD7-44D8-BBD7-CCE9431645EC}">
                          <a14:shadowObscured xmlns:a14="http://schemas.microsoft.com/office/drawing/2010/main"/>
                        </a:ext>
                      </a:extLst>
                    </pic:spPr>
                  </pic:pic>
                </a:graphicData>
              </a:graphic>
            </wp:inline>
          </w:drawing>
        </w:r>
      </w:ins>
      <w:commentRangeEnd w:id="414"/>
      <w:ins w:id="416" w:author="Caitlin Page Casar" w:date="2019-06-05T19:37:00Z">
        <w:r w:rsidR="00C50E0C">
          <w:rPr>
            <w:rStyle w:val="CommentReference"/>
          </w:rPr>
          <w:commentReference w:id="414"/>
        </w:r>
      </w:ins>
    </w:p>
    <w:p w14:paraId="2929B4D8" w14:textId="05DC1555" w:rsidR="005A21B9" w:rsidDel="002C4989" w:rsidRDefault="005A21B9" w:rsidP="005A21B9">
      <w:pPr>
        <w:spacing w:before="120" w:line="276" w:lineRule="auto"/>
        <w:jc w:val="both"/>
        <w:rPr>
          <w:del w:id="417"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418" w:author="Caitlin Page Casar" w:date="2019-06-03T14:31:00Z">
        <w:r w:rsidDel="00CB5229">
          <w:rPr>
            <w:rFonts w:ascii="TimesNewRomanPSMT" w:hAnsi="TimesNewRomanPSMT"/>
            <w:b/>
            <w:color w:val="7F7F7F" w:themeColor="text1" w:themeTint="80"/>
            <w:sz w:val="18"/>
            <w:szCs w:val="18"/>
          </w:rPr>
          <w:delText>x</w:delText>
        </w:r>
      </w:del>
      <w:ins w:id="419"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420" w:author="Caitlin Page Casar" w:date="2019-05-24T20:40:00Z">
        <w:r w:rsidDel="00AB48E2">
          <w:rPr>
            <w:rFonts w:ascii="TimesNewRomanPSMT" w:hAnsi="TimesNewRomanPSMT"/>
            <w:color w:val="7F7F7F" w:themeColor="text1" w:themeTint="80"/>
            <w:sz w:val="18"/>
            <w:szCs w:val="18"/>
          </w:rPr>
          <w:delText>Alpha diversity</w:delText>
        </w:r>
      </w:del>
      <w:ins w:id="421"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DeMMO </w:t>
      </w:r>
      <w:ins w:id="422"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423" w:author="Caitlin Page Casar" w:date="2019-06-04T17:47:00Z">
        <w:r w:rsidR="002C4989">
          <w:rPr>
            <w:rFonts w:ascii="TimesNewRomanPSMT" w:hAnsi="TimesNewRomanPSMT"/>
            <w:color w:val="7F7F7F" w:themeColor="text1" w:themeTint="80"/>
            <w:sz w:val="18"/>
            <w:szCs w:val="18"/>
          </w:rPr>
          <w:t>.</w:t>
        </w:r>
      </w:ins>
      <w:del w:id="424" w:author="Caitlin Page Casar" w:date="2019-06-04T17:47:00Z">
        <w:r w:rsidDel="002C4989">
          <w:rPr>
            <w:rFonts w:ascii="TimesNewRomanPSMT" w:hAnsi="TimesNewRomanPSMT"/>
            <w:color w:val="7F7F7F" w:themeColor="text1" w:themeTint="80"/>
            <w:sz w:val="18"/>
            <w:szCs w:val="18"/>
          </w:rPr>
          <w:delText xml:space="preserve">. </w:delText>
        </w:r>
      </w:del>
      <w:del w:id="425"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426" w:author="Caitlin Page Casar" w:date="2019-05-24T21:40:00Z">
        <w:r w:rsidDel="0060697A">
          <w:rPr>
            <w:rFonts w:ascii="TimesNewRomanPSMT" w:hAnsi="TimesNewRomanPSMT"/>
            <w:color w:val="7F7F7F" w:themeColor="text1" w:themeTint="80"/>
            <w:sz w:val="18"/>
            <w:szCs w:val="18"/>
          </w:rPr>
          <w:delText>9,760</w:delText>
        </w:r>
      </w:del>
      <w:del w:id="427"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428" w:author="Caitlin Page Casar" w:date="2019-06-04T17:47:00Z"/>
          <w:rFonts w:ascii="TimesNewRomanPSMT" w:hAnsi="TimesNewRomanPSMT"/>
          <w:sz w:val="22"/>
          <w:szCs w:val="22"/>
        </w:rPr>
      </w:pPr>
    </w:p>
    <w:p w14:paraId="4961299F" w14:textId="63B230C8"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w:t>
      </w:r>
      <w:del w:id="429" w:author="Caitlin Page Casar" w:date="2019-06-03T14:33:00Z">
        <w:r w:rsidRPr="00FF273C" w:rsidDel="002B008D">
          <w:rPr>
            <w:rFonts w:ascii="TimesNewRomanPSMT" w:hAnsi="TimesNewRomanPSMT"/>
            <w:sz w:val="22"/>
            <w:szCs w:val="22"/>
          </w:rPr>
          <w:delText>are distinct clades</w:delText>
        </w:r>
      </w:del>
      <w:ins w:id="430"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431" w:author="Caitlin Page Casar" w:date="2019-06-03T14:34:00Z">
        <w:r w:rsidR="002B008D">
          <w:rPr>
            <w:rFonts w:ascii="TimesNewRomanPSMT" w:hAnsi="TimesNewRomanPSMT"/>
            <w:sz w:val="22"/>
            <w:szCs w:val="22"/>
          </w:rPr>
          <w:t xml:space="preserve"> in NMDS space </w:t>
        </w:r>
        <w:r w:rsidR="002B008D" w:rsidRPr="00FF273C">
          <w:rPr>
            <w:rFonts w:ascii="TimesNewRomanPSMT" w:hAnsi="TimesNewRomanPSMT"/>
            <w:sz w:val="22"/>
            <w:szCs w:val="22"/>
          </w:rPr>
          <w:softHyphen/>
          <w:t>(</w:t>
        </w:r>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r w:rsidRPr="00FF273C">
        <w:rPr>
          <w:rFonts w:ascii="TimesNewRomanPSMT" w:hAnsi="TimesNewRomanPSMT"/>
          <w:i/>
          <w:sz w:val="22"/>
          <w:szCs w:val="22"/>
        </w:rPr>
        <w:t>Nitrospirae, Omnitrophica, Betaproteobacteria,</w:t>
      </w:r>
      <w:r w:rsidRPr="00FF273C">
        <w:rPr>
          <w:rFonts w:ascii="TimesNewRomanPSMT" w:hAnsi="TimesNewRomanPSMT"/>
          <w:sz w:val="22"/>
          <w:szCs w:val="22"/>
        </w:rPr>
        <w:t xml:space="preserve"> and </w:t>
      </w:r>
      <w:r w:rsidRPr="00FF273C">
        <w:rPr>
          <w:rFonts w:ascii="TimesNewRomanPSMT" w:hAnsi="TimesNewRomanPSMT"/>
          <w:i/>
          <w:sz w:val="22"/>
          <w:szCs w:val="22"/>
        </w:rPr>
        <w:t>Chloroflexi</w:t>
      </w:r>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r w:rsidRPr="00FF273C">
        <w:rPr>
          <w:rFonts w:ascii="TimesNewRomanPSMT" w:hAnsi="TimesNewRomanPSMT"/>
          <w:i/>
          <w:sz w:val="22"/>
          <w:szCs w:val="22"/>
        </w:rPr>
        <w:t>Alphaproteobacteria</w:t>
      </w:r>
      <w:r w:rsidRPr="00FF273C">
        <w:rPr>
          <w:rFonts w:ascii="TimesNewRomanPSMT" w:hAnsi="TimesNewRomanPSMT"/>
          <w:sz w:val="22"/>
          <w:szCs w:val="22"/>
        </w:rPr>
        <w:t xml:space="preserve"> and </w:t>
      </w:r>
      <w:r w:rsidRPr="00FF273C">
        <w:rPr>
          <w:rFonts w:ascii="TimesNewRomanPSMT" w:hAnsi="TimesNewRomanPSMT"/>
          <w:i/>
          <w:sz w:val="22"/>
          <w:szCs w:val="22"/>
        </w:rPr>
        <w:t>Chloroflexi</w:t>
      </w:r>
      <w:r w:rsidRPr="00FF273C">
        <w:rPr>
          <w:rFonts w:ascii="TimesNewRomanPSMT" w:hAnsi="TimesNewRomanPSMT"/>
          <w:sz w:val="22"/>
          <w:szCs w:val="22"/>
        </w:rPr>
        <w:t xml:space="preserve">, and DeMMO6 communities by </w:t>
      </w:r>
      <w:r w:rsidRPr="00FF273C">
        <w:rPr>
          <w:rFonts w:ascii="TimesNewRomanPSMT" w:hAnsi="TimesNewRomanPSMT"/>
          <w:i/>
          <w:sz w:val="22"/>
          <w:szCs w:val="22"/>
        </w:rPr>
        <w:t>Deltaproteobacteria, Chloroflexi, Acetothermia</w:t>
      </w:r>
      <w:r w:rsidRPr="00FF273C">
        <w:rPr>
          <w:rFonts w:ascii="TimesNewRomanPSMT" w:hAnsi="TimesNewRomanPSMT"/>
          <w:sz w:val="22"/>
          <w:szCs w:val="22"/>
        </w:rPr>
        <w:t xml:space="preserve">, and </w:t>
      </w:r>
      <w:r w:rsidRPr="00FF273C">
        <w:rPr>
          <w:rFonts w:ascii="TimesNewRomanPSMT" w:hAnsi="TimesNewRomanPSMT"/>
          <w:i/>
          <w:sz w:val="22"/>
          <w:szCs w:val="22"/>
        </w:rPr>
        <w:t>Latescibacteria</w:t>
      </w:r>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432" w:author="Caitlin Page Casar" w:date="2019-06-03T14:31:00Z">
        <w:r w:rsidR="001904D5" w:rsidRPr="00325131" w:rsidDel="00CB5229">
          <w:rPr>
            <w:rFonts w:ascii="TimesNewRomanPSMT" w:hAnsi="TimesNewRomanPSMT"/>
            <w:color w:val="FF0000"/>
            <w:sz w:val="22"/>
            <w:szCs w:val="22"/>
          </w:rPr>
          <w:delText>x</w:delText>
        </w:r>
      </w:del>
      <w:ins w:id="433"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434"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435" w:author="Caitlin Page Casar" w:date="2019-06-03T13:55:00Z">
        <w:r w:rsidR="00AA48A7">
          <w:rPr>
            <w:rFonts w:ascii="TimesNewRomanPSMT" w:hAnsi="TimesNewRomanPSMT"/>
            <w:sz w:val="22"/>
            <w:szCs w:val="22"/>
          </w:rPr>
          <w:t xml:space="preserve"> </w:t>
        </w:r>
      </w:ins>
      <w:del w:id="436"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437"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438" w:author="Caitlin Page Casar" w:date="2019-05-22T15:56:00Z">
              <w:rPr>
                <w:rFonts w:ascii="TimesNewRomanPSMT" w:hAnsi="TimesNewRomanPSMT"/>
                <w:sz w:val="22"/>
                <w:szCs w:val="22"/>
              </w:rPr>
            </w:rPrChange>
          </w:rPr>
          <w:delText xml:space="preserve">(Figure </w:delText>
        </w:r>
      </w:del>
      <w:del w:id="439" w:author="Caitlin Page Casar" w:date="2019-06-03T14:31:00Z">
        <w:r w:rsidR="001904D5" w:rsidRPr="00DA6211" w:rsidDel="00CB5229">
          <w:rPr>
            <w:rFonts w:ascii="TimesNewRomanPSMT" w:hAnsi="TimesNewRomanPSMT"/>
            <w:color w:val="FF0000"/>
            <w:sz w:val="22"/>
            <w:szCs w:val="22"/>
            <w:rPrChange w:id="440" w:author="Caitlin Page Casar" w:date="2019-05-22T15:56:00Z">
              <w:rPr>
                <w:rFonts w:ascii="TimesNewRomanPSMT" w:hAnsi="TimesNewRomanPSMT"/>
                <w:sz w:val="22"/>
                <w:szCs w:val="22"/>
              </w:rPr>
            </w:rPrChange>
          </w:rPr>
          <w:delText>x</w:delText>
        </w:r>
      </w:del>
      <w:del w:id="441"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442"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r w:rsidR="002F1961" w:rsidRPr="00A81E19">
          <w:rPr>
            <w:rFonts w:ascii="TimesNewRomanPSMT" w:hAnsi="TimesNewRomanPSMT"/>
            <w:i/>
            <w:sz w:val="22"/>
            <w:szCs w:val="22"/>
          </w:rPr>
          <w:t>Omnitrophica</w:t>
        </w:r>
        <w:r w:rsidR="002F1961" w:rsidRPr="00FF273C">
          <w:rPr>
            <w:rFonts w:ascii="TimesNewRomanPSMT" w:hAnsi="TimesNewRomanPSMT"/>
            <w:sz w:val="22"/>
            <w:szCs w:val="22"/>
          </w:rPr>
          <w:t xml:space="preserve"> are </w:t>
        </w:r>
      </w:ins>
      <w:ins w:id="443" w:author="Caitlin Page Casar" w:date="2019-06-03T13:57:00Z">
        <w:r w:rsidR="00E16B79">
          <w:rPr>
            <w:rFonts w:ascii="TimesNewRomanPSMT" w:hAnsi="TimesNewRomanPSMT"/>
            <w:sz w:val="22"/>
            <w:szCs w:val="22"/>
          </w:rPr>
          <w:t>most</w:t>
        </w:r>
      </w:ins>
      <w:ins w:id="444" w:author="Caitlin Page Casar" w:date="2019-05-22T16:28:00Z">
        <w:r w:rsidR="002F1961" w:rsidRPr="00FF273C">
          <w:rPr>
            <w:rFonts w:ascii="TimesNewRomanPSMT" w:hAnsi="TimesNewRomanPSMT"/>
            <w:sz w:val="22"/>
            <w:szCs w:val="22"/>
          </w:rPr>
          <w:t xml:space="preserve"> </w:t>
        </w:r>
      </w:ins>
      <w:ins w:id="445" w:author="Caitlin Page Casar" w:date="2019-06-03T13:57:00Z">
        <w:r w:rsidR="00E16B79">
          <w:rPr>
            <w:rFonts w:ascii="TimesNewRomanPSMT" w:hAnsi="TimesNewRomanPSMT"/>
            <w:sz w:val="22"/>
            <w:szCs w:val="22"/>
          </w:rPr>
          <w:t>enriched</w:t>
        </w:r>
      </w:ins>
      <w:ins w:id="446" w:author="Caitlin Page Casar" w:date="2019-05-22T16:28:00Z">
        <w:r w:rsidR="002F1961" w:rsidRPr="00FF273C">
          <w:rPr>
            <w:rFonts w:ascii="TimesNewRomanPSMT" w:hAnsi="TimesNewRomanPSMT"/>
            <w:sz w:val="22"/>
            <w:szCs w:val="22"/>
          </w:rPr>
          <w:t xml:space="preserve"> in fluid communities, whereas members of </w:t>
        </w:r>
        <w:r w:rsidR="002F1961" w:rsidRPr="00A81E19">
          <w:rPr>
            <w:rFonts w:ascii="TimesNewRomanPSMT" w:hAnsi="TimesNewRomanPSMT"/>
            <w:i/>
            <w:sz w:val="22"/>
            <w:szCs w:val="22"/>
          </w:rPr>
          <w:t>Pseudomondaceae,</w:t>
        </w:r>
        <w:r w:rsidR="002F1961" w:rsidRPr="00FF273C">
          <w:rPr>
            <w:rFonts w:ascii="TimesNewRomanPSMT" w:hAnsi="TimesNewRomanPSMT"/>
            <w:sz w:val="22"/>
            <w:szCs w:val="22"/>
          </w:rPr>
          <w:t xml:space="preserve"> </w:t>
        </w:r>
        <w:r w:rsidR="002F1961" w:rsidRPr="00A81E19">
          <w:rPr>
            <w:rFonts w:ascii="TimesNewRomanPSMT" w:hAnsi="TimesNewRomanPSMT"/>
            <w:i/>
            <w:sz w:val="22"/>
            <w:szCs w:val="22"/>
          </w:rPr>
          <w:t>Rhodocyclaceae</w:t>
        </w:r>
      </w:ins>
      <w:ins w:id="447" w:author="Caitlin Page Casar" w:date="2019-06-05T12:25:00Z">
        <w:r w:rsidR="00D42359">
          <w:rPr>
            <w:rFonts w:ascii="TimesNewRomanPSMT" w:hAnsi="TimesNewRomanPSMT"/>
            <w:sz w:val="22"/>
            <w:szCs w:val="22"/>
          </w:rPr>
          <w:t xml:space="preserve">, </w:t>
        </w:r>
      </w:ins>
      <w:ins w:id="448" w:author="Caitlin Page Casar" w:date="2019-05-22T16:28:00Z">
        <w:r w:rsidR="002F1961">
          <w:rPr>
            <w:rFonts w:ascii="TimesNewRomanPSMT" w:hAnsi="TimesNewRomanPSMT"/>
            <w:i/>
            <w:sz w:val="22"/>
            <w:szCs w:val="22"/>
          </w:rPr>
          <w:t>Thermodesulfovibrionia</w:t>
        </w:r>
      </w:ins>
      <w:ins w:id="449"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r w:rsidR="00D42359">
          <w:rPr>
            <w:rFonts w:ascii="TimesNewRomanPSMT" w:hAnsi="TimesNewRomanPSMT"/>
            <w:i/>
            <w:sz w:val="22"/>
            <w:szCs w:val="22"/>
          </w:rPr>
          <w:t>Latescribacteria</w:t>
        </w:r>
      </w:ins>
      <w:ins w:id="450" w:author="Caitlin Page Casar" w:date="2019-05-22T16:28:00Z">
        <w:r w:rsidR="002F1961" w:rsidRPr="00FF273C">
          <w:rPr>
            <w:rFonts w:ascii="TimesNewRomanPSMT" w:hAnsi="TimesNewRomanPSMT"/>
            <w:sz w:val="22"/>
            <w:szCs w:val="22"/>
          </w:rPr>
          <w:t xml:space="preserve"> are </w:t>
        </w:r>
      </w:ins>
      <w:ins w:id="451" w:author="Caitlin Page Casar" w:date="2019-06-03T13:57:00Z">
        <w:r w:rsidR="00E16B79">
          <w:rPr>
            <w:rFonts w:ascii="TimesNewRomanPSMT" w:hAnsi="TimesNewRomanPSMT"/>
            <w:sz w:val="22"/>
            <w:szCs w:val="22"/>
          </w:rPr>
          <w:t>most</w:t>
        </w:r>
      </w:ins>
      <w:ins w:id="452" w:author="Caitlin Page Casar" w:date="2019-05-22T16:28:00Z">
        <w:r w:rsidR="002F1961" w:rsidRPr="00FF273C">
          <w:rPr>
            <w:rFonts w:ascii="TimesNewRomanPSMT" w:hAnsi="TimesNewRomanPSMT"/>
            <w:sz w:val="22"/>
            <w:szCs w:val="22"/>
          </w:rPr>
          <w:t xml:space="preserve"> </w:t>
        </w:r>
      </w:ins>
      <w:ins w:id="453" w:author="Caitlin Page Casar" w:date="2019-06-03T13:57:00Z">
        <w:r w:rsidR="00E16B79">
          <w:rPr>
            <w:rFonts w:ascii="TimesNewRomanPSMT" w:hAnsi="TimesNewRomanPSMT"/>
            <w:sz w:val="22"/>
            <w:szCs w:val="22"/>
          </w:rPr>
          <w:t>enriched</w:t>
        </w:r>
      </w:ins>
      <w:ins w:id="454"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455" w:author="Caitlin Page Casar" w:date="2019-06-05T12:24:00Z">
        <w:r w:rsidR="00D42359">
          <w:rPr>
            <w:rFonts w:ascii="TimesNewRomanPSMT" w:hAnsi="TimesNewRomanPSMT"/>
            <w:sz w:val="22"/>
            <w:szCs w:val="22"/>
          </w:rPr>
          <w:t xml:space="preserve">Members of </w:t>
        </w:r>
        <w:r w:rsidR="00D42359" w:rsidRPr="00D42359">
          <w:rPr>
            <w:rFonts w:ascii="TimesNewRomanPSMT" w:hAnsi="TimesNewRomanPSMT"/>
            <w:i/>
            <w:sz w:val="22"/>
            <w:szCs w:val="22"/>
            <w:rPrChange w:id="456" w:author="Caitlin Page Casar" w:date="2019-06-05T12:25:00Z">
              <w:rPr>
                <w:rFonts w:ascii="TimesNewRomanPSMT" w:hAnsi="TimesNewRomanPSMT"/>
                <w:sz w:val="22"/>
                <w:szCs w:val="22"/>
              </w:rPr>
            </w:rPrChange>
          </w:rPr>
          <w:t>Desulfobulbaceae</w:t>
        </w:r>
        <w:r w:rsidR="00D42359">
          <w:rPr>
            <w:rFonts w:ascii="TimesNewRomanPSMT" w:hAnsi="TimesNewRomanPSMT"/>
            <w:sz w:val="22"/>
            <w:szCs w:val="22"/>
          </w:rPr>
          <w:t xml:space="preserve"> and </w:t>
        </w:r>
        <w:r w:rsidR="00D42359" w:rsidRPr="00D42359">
          <w:rPr>
            <w:rFonts w:ascii="TimesNewRomanPSMT" w:hAnsi="TimesNewRomanPSMT"/>
            <w:i/>
            <w:sz w:val="22"/>
            <w:szCs w:val="22"/>
            <w:rPrChange w:id="457" w:author="Caitlin Page Casar" w:date="2019-06-05T12:25:00Z">
              <w:rPr>
                <w:rFonts w:ascii="TimesNewRomanPSMT" w:hAnsi="TimesNewRomanPSMT"/>
                <w:sz w:val="22"/>
                <w:szCs w:val="22"/>
              </w:rPr>
            </w:rPrChange>
          </w:rPr>
          <w:t>Thermodesulfovibrionia</w:t>
        </w:r>
        <w:r w:rsidR="00D42359">
          <w:rPr>
            <w:rFonts w:ascii="TimesNewRomanPSMT" w:hAnsi="TimesNewRomanPSMT"/>
            <w:sz w:val="22"/>
            <w:szCs w:val="22"/>
          </w:rPr>
          <w:t xml:space="preserve"> are highly enriched in mineral experiments</w:t>
        </w:r>
      </w:ins>
      <w:ins w:id="458" w:author="Caitlin Page Casar" w:date="2019-06-05T12:25:00Z">
        <w:r w:rsidR="00D42359">
          <w:rPr>
            <w:rFonts w:ascii="TimesNewRomanPSMT" w:hAnsi="TimesNewRomanPSMT"/>
            <w:sz w:val="22"/>
            <w:szCs w:val="22"/>
          </w:rPr>
          <w:t xml:space="preserve"> relative to fluid communities</w:t>
        </w:r>
      </w:ins>
      <w:ins w:id="459" w:author="Caitlin Page Casar" w:date="2019-06-05T12:24:00Z">
        <w:r w:rsidR="00D42359">
          <w:rPr>
            <w:rFonts w:ascii="TimesNewRomanPSMT" w:hAnsi="TimesNewRomanPSMT"/>
            <w:sz w:val="22"/>
            <w:szCs w:val="22"/>
          </w:rPr>
          <w:t xml:space="preserve">, most notably in experiments with pyrolusite. </w:t>
        </w:r>
      </w:ins>
      <w:ins w:id="460" w:author="Caitlin Page Casar" w:date="2019-06-05T12:26:00Z">
        <w:r w:rsidR="00D42359">
          <w:rPr>
            <w:rFonts w:ascii="TimesNewRomanPSMT" w:hAnsi="TimesNewRomanPSMT"/>
            <w:sz w:val="22"/>
            <w:szCs w:val="22"/>
          </w:rPr>
          <w:t>NCBI BLAST results indicate that t</w:t>
        </w:r>
      </w:ins>
      <w:ins w:id="461" w:author="Caitlin Page Casar" w:date="2019-06-05T12:14:00Z">
        <w:r w:rsidR="004D7902">
          <w:rPr>
            <w:rFonts w:ascii="TimesNewRomanPSMT" w:hAnsi="TimesNewRomanPSMT"/>
            <w:sz w:val="22"/>
            <w:szCs w:val="22"/>
          </w:rPr>
          <w:t xml:space="preserve">he </w:t>
        </w:r>
        <w:r w:rsidR="004D7902" w:rsidRPr="00D42359">
          <w:rPr>
            <w:rFonts w:ascii="TimesNewRomanPSMT" w:hAnsi="TimesNewRomanPSMT"/>
            <w:i/>
            <w:sz w:val="22"/>
            <w:szCs w:val="22"/>
            <w:rPrChange w:id="462" w:author="Caitlin Page Casar" w:date="2019-06-05T12:25:00Z">
              <w:rPr>
                <w:rFonts w:ascii="TimesNewRomanPSMT" w:hAnsi="TimesNewRomanPSMT"/>
                <w:sz w:val="22"/>
                <w:szCs w:val="22"/>
              </w:rPr>
            </w:rPrChange>
          </w:rPr>
          <w:t>Desulfobulbaceae</w:t>
        </w:r>
        <w:r w:rsidR="004D7902">
          <w:rPr>
            <w:rFonts w:ascii="TimesNewRomanPSMT" w:hAnsi="TimesNewRomanPSMT"/>
            <w:sz w:val="22"/>
            <w:szCs w:val="22"/>
          </w:rPr>
          <w:t xml:space="preserve"> in </w:t>
        </w:r>
      </w:ins>
      <w:ins w:id="463" w:author="Caitlin Page Casar" w:date="2019-06-05T12:16:00Z">
        <w:r w:rsidR="004D7902">
          <w:rPr>
            <w:rFonts w:ascii="TimesNewRomanPSMT" w:hAnsi="TimesNewRomanPSMT"/>
            <w:sz w:val="22"/>
            <w:szCs w:val="22"/>
          </w:rPr>
          <w:t xml:space="preserve">D3 communities on pyrolusite are dominated by an OTU with </w:t>
        </w:r>
      </w:ins>
      <w:ins w:id="464" w:author="Caitlin Page Casar" w:date="2019-06-05T12:17:00Z">
        <w:r w:rsidR="004D7902">
          <w:rPr>
            <w:rFonts w:ascii="TimesNewRomanPSMT" w:hAnsi="TimesNewRomanPSMT"/>
            <w:sz w:val="22"/>
            <w:szCs w:val="22"/>
          </w:rPr>
          <w:t>92.89% similarity to</w:t>
        </w:r>
      </w:ins>
      <w:ins w:id="465" w:author="Caitlin Page Casar" w:date="2019-06-05T12:33:00Z">
        <w:r w:rsidR="00724B37">
          <w:rPr>
            <w:rFonts w:ascii="TimesNewRomanPSMT" w:hAnsi="TimesNewRomanPSMT"/>
            <w:sz w:val="22"/>
            <w:szCs w:val="22"/>
          </w:rPr>
          <w:t xml:space="preserve"> a strain of</w:t>
        </w:r>
      </w:ins>
      <w:ins w:id="466" w:author="Caitlin Page Casar" w:date="2019-06-05T12:17:00Z">
        <w:r w:rsidR="004D7902">
          <w:rPr>
            <w:rFonts w:ascii="TimesNewRomanPSMT" w:hAnsi="TimesNewRomanPSMT"/>
            <w:sz w:val="22"/>
            <w:szCs w:val="22"/>
          </w:rPr>
          <w:t xml:space="preserve"> </w:t>
        </w:r>
        <w:r w:rsidR="004D7902" w:rsidRPr="00D42359">
          <w:rPr>
            <w:rFonts w:ascii="TimesNewRomanPSMT" w:hAnsi="TimesNewRomanPSMT"/>
            <w:i/>
            <w:sz w:val="22"/>
            <w:szCs w:val="22"/>
            <w:rPrChange w:id="467" w:author="Caitlin Page Casar" w:date="2019-06-05T12:23:00Z">
              <w:rPr>
                <w:rFonts w:ascii="TimesNewRomanPSMT" w:hAnsi="TimesNewRomanPSMT"/>
                <w:sz w:val="22"/>
                <w:szCs w:val="22"/>
              </w:rPr>
            </w:rPrChange>
          </w:rPr>
          <w:t>Desulfobulbus propionicus</w:t>
        </w:r>
      </w:ins>
      <w:ins w:id="468" w:author="Caitlin Page Casar" w:date="2019-06-05T12:33:00Z">
        <w:r w:rsidR="00724B37">
          <w:rPr>
            <w:rFonts w:ascii="TimesNewRomanPSMT" w:hAnsi="TimesNewRomanPSMT"/>
            <w:sz w:val="22"/>
            <w:szCs w:val="22"/>
          </w:rPr>
          <w:t xml:space="preserve"> </w:t>
        </w:r>
        <w:r w:rsidR="00724B37">
          <w:rPr>
            <w:rFonts w:ascii="TimesNewRomanPSMT" w:hAnsi="TimesNewRomanPSMT"/>
            <w:sz w:val="22"/>
            <w:szCs w:val="22"/>
          </w:rPr>
          <w:t xml:space="preserve">capable of elemental sulfur </w:t>
        </w:r>
      </w:ins>
      <w:ins w:id="469" w:author="Caitlin Page Casar" w:date="2019-06-05T12:35:00Z">
        <w:r w:rsidR="00531C0C">
          <w:rPr>
            <w:rFonts w:ascii="TimesNewRomanPSMT" w:hAnsi="TimesNewRomanPSMT"/>
            <w:sz w:val="22"/>
            <w:szCs w:val="22"/>
          </w:rPr>
          <w:t xml:space="preserve">disproportionation </w:t>
        </w:r>
      </w:ins>
      <w:ins w:id="470"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471" w:author="Caitlin Page Casar" w:date="2019-06-05T12:49:00Z">
        <w:r w:rsidR="00432EF6">
          <w:rPr>
            <w:rFonts w:ascii="TimesNewRomanPSMT" w:hAnsi="TimesNewRomanPSMT"/>
            <w:sz w:val="22"/>
            <w:szCs w:val="22"/>
          </w:rPr>
          <w:t xml:space="preserve">. </w:t>
        </w:r>
      </w:ins>
      <w:ins w:id="472" w:author="Caitlin Page Casar" w:date="2019-06-05T12:14:00Z">
        <w:r w:rsidR="004D7902">
          <w:rPr>
            <w:rFonts w:ascii="TimesNewRomanPSMT" w:hAnsi="TimesNewRomanPSMT"/>
            <w:sz w:val="22"/>
            <w:szCs w:val="22"/>
          </w:rPr>
          <w:t>D</w:t>
        </w:r>
      </w:ins>
      <w:ins w:id="473" w:author="Caitlin Page Casar" w:date="2019-06-05T12:15:00Z">
        <w:r w:rsidR="004D7902">
          <w:rPr>
            <w:rFonts w:ascii="TimesNewRomanPSMT" w:hAnsi="TimesNewRomanPSMT"/>
            <w:sz w:val="22"/>
            <w:szCs w:val="22"/>
          </w:rPr>
          <w:t>6</w:t>
        </w:r>
      </w:ins>
      <w:ins w:id="474" w:author="Caitlin Page Casar" w:date="2019-06-05T12:14:00Z">
        <w:r w:rsidR="004D7902">
          <w:rPr>
            <w:rFonts w:ascii="TimesNewRomanPSMT" w:hAnsi="TimesNewRomanPSMT"/>
            <w:sz w:val="22"/>
            <w:szCs w:val="22"/>
          </w:rPr>
          <w:t xml:space="preserve"> communities are dominated by an </w:t>
        </w:r>
        <w:r w:rsidR="004D7902">
          <w:rPr>
            <w:rFonts w:ascii="TimesNewRomanPSMT" w:hAnsi="TimesNewRomanPSMT"/>
            <w:sz w:val="22"/>
            <w:szCs w:val="22"/>
          </w:rPr>
          <w:t xml:space="preserve">OTU with 96.44% similarity to </w:t>
        </w:r>
      </w:ins>
      <w:ins w:id="475" w:author="Caitlin Page Casar" w:date="2019-06-05T12:31:00Z">
        <w:r w:rsidR="00724B37">
          <w:rPr>
            <w:rFonts w:ascii="TimesNewRomanPSMT" w:hAnsi="TimesNewRomanPSMT"/>
            <w:sz w:val="22"/>
            <w:szCs w:val="22"/>
          </w:rPr>
          <w:t>a</w:t>
        </w:r>
      </w:ins>
      <w:ins w:id="476" w:author="Caitlin Page Casar" w:date="2019-06-05T12:34:00Z">
        <w:r w:rsidR="002F0263">
          <w:rPr>
            <w:rFonts w:ascii="TimesNewRomanPSMT" w:hAnsi="TimesNewRomanPSMT"/>
            <w:sz w:val="22"/>
            <w:szCs w:val="22"/>
          </w:rPr>
          <w:t xml:space="preserve"> strictly anaerobic</w:t>
        </w:r>
      </w:ins>
      <w:ins w:id="477" w:author="Caitlin Page Casar" w:date="2019-06-05T12:31:00Z">
        <w:r w:rsidR="00724B37">
          <w:rPr>
            <w:rFonts w:ascii="TimesNewRomanPSMT" w:hAnsi="TimesNewRomanPSMT"/>
            <w:sz w:val="22"/>
            <w:szCs w:val="22"/>
          </w:rPr>
          <w:t xml:space="preserve"> strain of </w:t>
        </w:r>
      </w:ins>
      <w:commentRangeStart w:id="478"/>
      <w:ins w:id="479" w:author="Caitlin Page Casar" w:date="2019-06-05T12:14:00Z">
        <w:r w:rsidR="004D7902" w:rsidRPr="00D42359">
          <w:rPr>
            <w:rFonts w:ascii="TimesNewRomanPSMT" w:hAnsi="TimesNewRomanPSMT"/>
            <w:i/>
            <w:sz w:val="22"/>
            <w:szCs w:val="22"/>
            <w:rPrChange w:id="480" w:author="Caitlin Page Casar" w:date="2019-06-05T12:23:00Z">
              <w:rPr>
                <w:rFonts w:ascii="TimesNewRomanPSMT" w:hAnsi="TimesNewRomanPSMT"/>
                <w:sz w:val="22"/>
                <w:szCs w:val="22"/>
              </w:rPr>
            </w:rPrChange>
          </w:rPr>
          <w:t>Desulfobulbus elongatus</w:t>
        </w:r>
      </w:ins>
      <w:ins w:id="481" w:author="Caitlin Page Casar" w:date="2019-06-05T12:34:00Z">
        <w:r w:rsidR="002F0263">
          <w:rPr>
            <w:rFonts w:ascii="TimesNewRomanPSMT" w:hAnsi="TimesNewRomanPSMT"/>
            <w:sz w:val="22"/>
            <w:szCs w:val="22"/>
          </w:rPr>
          <w:t xml:space="preserve"> </w:t>
        </w:r>
      </w:ins>
      <w:commentRangeEnd w:id="478"/>
      <w:ins w:id="482" w:author="Caitlin Page Casar" w:date="2019-06-05T12:59:00Z">
        <w:r w:rsidR="00432EF6">
          <w:rPr>
            <w:rStyle w:val="CommentReference"/>
          </w:rPr>
          <w:commentReference w:id="478"/>
        </w:r>
      </w:ins>
      <w:ins w:id="483" w:author="Caitlin Page Casar" w:date="2019-06-05T12:36:00Z">
        <w:r w:rsidR="00BE3030">
          <w:rPr>
            <w:rFonts w:ascii="TimesNewRomanPSMT" w:hAnsi="TimesNewRomanPSMT"/>
            <w:sz w:val="22"/>
            <w:szCs w:val="22"/>
          </w:rPr>
          <w:t xml:space="preserve">isolated from freshwater sediment </w:t>
        </w:r>
      </w:ins>
      <w:ins w:id="484" w:author="Caitlin Page Casar" w:date="2019-06-05T12:34:00Z">
        <w:r w:rsidR="002F0263">
          <w:rPr>
            <w:rFonts w:ascii="TimesNewRomanPSMT" w:hAnsi="TimesNewRomanPSMT"/>
            <w:sz w:val="22"/>
            <w:szCs w:val="22"/>
          </w:rPr>
          <w:t xml:space="preserve">capable of </w:t>
        </w:r>
      </w:ins>
      <w:ins w:id="485" w:author="Caitlin Page Casar" w:date="2019-06-05T12:35:00Z">
        <w:r w:rsidR="002F0263">
          <w:rPr>
            <w:rFonts w:ascii="TimesNewRomanPSMT" w:hAnsi="TimesNewRomanPSMT"/>
            <w:sz w:val="22"/>
            <w:szCs w:val="22"/>
          </w:rPr>
          <w:t>thiosulfate</w:t>
        </w:r>
      </w:ins>
      <w:ins w:id="486" w:author="Caitlin Page Casar" w:date="2019-06-05T12:34:00Z">
        <w:r w:rsidR="002F0263">
          <w:rPr>
            <w:rFonts w:ascii="TimesNewRomanPSMT" w:hAnsi="TimesNewRomanPSMT"/>
            <w:sz w:val="22"/>
            <w:szCs w:val="22"/>
          </w:rPr>
          <w:t xml:space="preserve"> disproportionation</w:t>
        </w:r>
      </w:ins>
      <w:ins w:id="487"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488" w:author="Caitlin Page Casar" w:date="2019-06-05T12:35:00Z">
        <w:r w:rsidR="002F0263" w:rsidRPr="002F0263">
          <w:rPr>
            <w:rFonts w:ascii="TimesNewRomanPSMT" w:hAnsi="TimesNewRomanPSMT" w:cs="TimesNewRomanPSMT"/>
            <w:sz w:val="22"/>
            <w:rPrChange w:id="489" w:author="Caitlin Page Casar" w:date="2019-06-05T12:35:00Z">
              <w:rPr/>
            </w:rPrChange>
          </w:rPr>
          <w:t xml:space="preserve">(Janssen </w:t>
        </w:r>
        <w:r w:rsidR="002F0263" w:rsidRPr="002F0263">
          <w:rPr>
            <w:rFonts w:ascii="TimesNewRomanPSMT" w:hAnsi="TimesNewRomanPSMT" w:cs="TimesNewRomanPSMT"/>
            <w:i/>
            <w:iCs/>
            <w:sz w:val="22"/>
            <w:rPrChange w:id="490" w:author="Caitlin Page Casar" w:date="2019-06-05T12:35:00Z">
              <w:rPr>
                <w:i/>
                <w:iCs/>
              </w:rPr>
            </w:rPrChange>
          </w:rPr>
          <w:t>et al.</w:t>
        </w:r>
        <w:r w:rsidR="002F0263" w:rsidRPr="002F0263">
          <w:rPr>
            <w:rFonts w:ascii="TimesNewRomanPSMT" w:hAnsi="TimesNewRomanPSMT" w:cs="TimesNewRomanPSMT"/>
            <w:sz w:val="22"/>
            <w:rPrChange w:id="491" w:author="Caitlin Page Casar" w:date="2019-06-05T12:35:00Z">
              <w:rPr/>
            </w:rPrChange>
          </w:rPr>
          <w:t>, 1996)</w:t>
        </w:r>
        <w:r w:rsidR="002F0263">
          <w:rPr>
            <w:rFonts w:ascii="TimesNewRomanPSMT" w:hAnsi="TimesNewRomanPSMT"/>
            <w:sz w:val="22"/>
            <w:szCs w:val="22"/>
          </w:rPr>
          <w:fldChar w:fldCharType="end"/>
        </w:r>
      </w:ins>
      <w:ins w:id="492" w:author="Caitlin Page Casar" w:date="2019-06-05T12:17:00Z">
        <w:r w:rsidR="004D7902">
          <w:rPr>
            <w:rFonts w:ascii="TimesNewRomanPSMT" w:hAnsi="TimesNewRomanPSMT"/>
            <w:sz w:val="22"/>
            <w:szCs w:val="22"/>
          </w:rPr>
          <w:t>.</w:t>
        </w:r>
      </w:ins>
      <w:ins w:id="493" w:author="Caitlin Page Casar" w:date="2019-06-05T12:19:00Z">
        <w:r w:rsidR="004D7902">
          <w:rPr>
            <w:rFonts w:ascii="TimesNewRomanPSMT" w:hAnsi="TimesNewRomanPSMT"/>
            <w:sz w:val="22"/>
            <w:szCs w:val="22"/>
          </w:rPr>
          <w:t xml:space="preserve"> The </w:t>
        </w:r>
        <w:r w:rsidR="004D7902" w:rsidRPr="00D42359">
          <w:rPr>
            <w:rFonts w:ascii="TimesNewRomanPSMT" w:hAnsi="TimesNewRomanPSMT"/>
            <w:i/>
            <w:sz w:val="22"/>
            <w:szCs w:val="22"/>
            <w:rPrChange w:id="494" w:author="Caitlin Page Casar" w:date="2019-06-05T12:23:00Z">
              <w:rPr>
                <w:rFonts w:ascii="TimesNewRomanPSMT" w:hAnsi="TimesNewRomanPSMT"/>
                <w:sz w:val="22"/>
                <w:szCs w:val="22"/>
              </w:rPr>
            </w:rPrChange>
          </w:rPr>
          <w:t>Thermodesulfovibrionia</w:t>
        </w:r>
        <w:r w:rsidR="004D7902">
          <w:rPr>
            <w:rFonts w:ascii="TimesNewRomanPSMT" w:hAnsi="TimesNewRomanPSMT"/>
            <w:sz w:val="22"/>
            <w:szCs w:val="22"/>
          </w:rPr>
          <w:t xml:space="preserve"> in D1 communities on pyrolusite are dominated by an OTU with 83.94% similarity to </w:t>
        </w:r>
      </w:ins>
      <w:ins w:id="495" w:author="Caitlin Page Casar" w:date="2019-06-05T12:20:00Z">
        <w:r w:rsidR="004D7902" w:rsidRPr="00D42359">
          <w:rPr>
            <w:rFonts w:ascii="TimesNewRomanPSMT" w:hAnsi="TimesNewRomanPSMT"/>
            <w:i/>
            <w:sz w:val="22"/>
            <w:szCs w:val="22"/>
            <w:rPrChange w:id="496" w:author="Caitlin Page Casar" w:date="2019-06-05T12:23:00Z">
              <w:rPr>
                <w:rFonts w:ascii="TimesNewRomanPSMT" w:hAnsi="TimesNewRomanPSMT"/>
                <w:sz w:val="22"/>
                <w:szCs w:val="22"/>
              </w:rPr>
            </w:rPrChange>
          </w:rPr>
          <w:t>Deferrisoma camini</w:t>
        </w:r>
      </w:ins>
      <w:ins w:id="497"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498" w:author="Caitlin Page Casar" w:date="2019-06-05T12:22:00Z">
        <w:r w:rsidR="00D42359">
          <w:rPr>
            <w:rFonts w:ascii="TimesNewRomanPSMT" w:hAnsi="TimesNewRomanPSMT"/>
            <w:sz w:val="22"/>
            <w:szCs w:val="22"/>
          </w:rPr>
          <w:t xml:space="preserve"> </w:t>
        </w:r>
      </w:ins>
      <w:ins w:id="499"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500" w:author="Caitlin Page Casar" w:date="2019-06-05T12:23:00Z">
        <w:r w:rsidR="00D42359" w:rsidRPr="00D42359">
          <w:rPr>
            <w:rFonts w:ascii="TimesNewRomanPSMT" w:hAnsi="TimesNewRomanPSMT" w:cs="TimesNewRomanPSMT"/>
            <w:sz w:val="22"/>
            <w:rPrChange w:id="501" w:author="Caitlin Page Casar" w:date="2019-06-05T12:23:00Z">
              <w:rPr/>
            </w:rPrChange>
          </w:rPr>
          <w:t xml:space="preserve">(Slobodkina </w:t>
        </w:r>
        <w:r w:rsidR="00D42359" w:rsidRPr="00D42359">
          <w:rPr>
            <w:rFonts w:ascii="TimesNewRomanPSMT" w:hAnsi="TimesNewRomanPSMT" w:cs="TimesNewRomanPSMT"/>
            <w:i/>
            <w:iCs/>
            <w:sz w:val="22"/>
            <w:rPrChange w:id="502" w:author="Caitlin Page Casar" w:date="2019-06-05T12:23:00Z">
              <w:rPr>
                <w:i/>
                <w:iCs/>
              </w:rPr>
            </w:rPrChange>
          </w:rPr>
          <w:t>et al.</w:t>
        </w:r>
        <w:r w:rsidR="00D42359" w:rsidRPr="00D42359">
          <w:rPr>
            <w:rFonts w:ascii="TimesNewRomanPSMT" w:hAnsi="TimesNewRomanPSMT" w:cs="TimesNewRomanPSMT"/>
            <w:sz w:val="22"/>
            <w:rPrChange w:id="503"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rsidP="00760E51">
      <w:pPr>
        <w:spacing w:before="120" w:line="276" w:lineRule="auto"/>
        <w:jc w:val="both"/>
        <w:rPr>
          <w:del w:id="504" w:author="Caitlin Page Casar" w:date="2019-05-22T15:57:00Z"/>
          <w:rFonts w:ascii="TimesNewRomanPSMT" w:hAnsi="TimesNewRomanPSMT"/>
          <w:i/>
          <w:sz w:val="22"/>
          <w:szCs w:val="22"/>
          <w:rPrChange w:id="505" w:author="Caitlin Page Casar" w:date="2019-05-22T16:08:00Z">
            <w:rPr>
              <w:del w:id="506" w:author="Caitlin Page Casar" w:date="2019-05-22T15:57:00Z"/>
              <w:rFonts w:ascii="TimesNewRomanPSMT" w:hAnsi="TimesNewRomanPSMT"/>
              <w:sz w:val="22"/>
              <w:szCs w:val="22"/>
            </w:rPr>
          </w:rPrChange>
        </w:rPr>
        <w:pPrChange w:id="507" w:author="Caitlin Page Casar" w:date="2019-06-04T14:10:00Z">
          <w:pPr>
            <w:spacing w:before="120" w:line="276" w:lineRule="auto"/>
            <w:jc w:val="both"/>
          </w:pPr>
        </w:pPrChange>
      </w:pPr>
      <w:del w:id="508" w:author="Caitlin Page Casar" w:date="2019-05-22T15:57:00Z">
        <w:r w:rsidRPr="00401310" w:rsidDel="00DA6211">
          <w:rPr>
            <w:rFonts w:ascii="TimesNewRomanPSMT" w:hAnsi="TimesNewRomanPSMT"/>
            <w:i/>
            <w:sz w:val="22"/>
            <w:szCs w:val="22"/>
            <w:rPrChange w:id="509"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510"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511"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512"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513"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514" w:author="Caitlin Page Casar" w:date="2019-06-03T14:32:00Z"/>
          <w:rFonts w:ascii="Calibri" w:hAnsi="Calibri" w:cs="Calibri"/>
          <w:b/>
        </w:rPr>
      </w:pPr>
      <w:del w:id="515"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516" w:author="Caitlin Page Casar" w:date="2019-06-03T14:32:00Z"/>
          <w:rFonts w:ascii="TimesNewRomanPSMT" w:hAnsi="TimesNewRomanPSMT"/>
          <w:color w:val="7F7F7F" w:themeColor="text1" w:themeTint="80"/>
          <w:sz w:val="18"/>
          <w:szCs w:val="18"/>
        </w:rPr>
      </w:pPr>
      <w:del w:id="517"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518"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19"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520"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21"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522" w:author="Caitlin Page Casar" w:date="2019-05-28T00:04:00Z">
        <w:r w:rsidRPr="008B298C" w:rsidDel="0080504B">
          <w:rPr>
            <w:rFonts w:ascii="TimesNewRomanPSMT" w:hAnsi="TimesNewRomanPSMT"/>
            <w:color w:val="7F7F7F" w:themeColor="text1" w:themeTint="80"/>
            <w:sz w:val="18"/>
            <w:szCs w:val="18"/>
          </w:rPr>
          <w:delText>Abundant Taxa’</w:delText>
        </w:r>
      </w:del>
      <w:del w:id="523"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524"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138142B1" w:rsidR="000F1E4C" w:rsidRDefault="002C0450" w:rsidP="00067A57">
      <w:pPr>
        <w:rPr>
          <w:rFonts w:ascii="Calibri" w:hAnsi="Calibri" w:cs="Calibri"/>
          <w:b/>
        </w:rPr>
      </w:pPr>
      <w:commentRangeStart w:id="525"/>
      <w:ins w:id="526" w:author="Caitlin Page Casar" w:date="2019-06-04T17:42:00Z">
        <w:r>
          <w:rPr>
            <w:rFonts w:ascii="Calibri" w:hAnsi="Calibri" w:cs="Calibri"/>
            <w:b/>
            <w:noProof/>
          </w:rPr>
          <w:lastRenderedPageBreak/>
          <w:drawing>
            <wp:inline distT="0" distB="0" distL="0" distR="0" wp14:anchorId="60E82FBB" wp14:editId="19CEB51B">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18">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ins>
      <w:commentRangeEnd w:id="525"/>
      <w:ins w:id="527" w:author="Caitlin Page Casar" w:date="2019-06-05T19:35:00Z">
        <w:r w:rsidR="0088288D">
          <w:rPr>
            <w:rStyle w:val="CommentReference"/>
          </w:rPr>
          <w:commentReference w:id="525"/>
        </w:r>
      </w:ins>
      <w:commentRangeStart w:id="528"/>
      <w:del w:id="529" w:author="Caitlin Page Casar" w:date="2019-06-04T17:41:00Z">
        <w:r w:rsidR="00F316BD"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commentRangeEnd w:id="528"/>
      <w:r w:rsidR="00DA6211">
        <w:rPr>
          <w:rStyle w:val="CommentReference"/>
        </w:rPr>
        <w:commentReference w:id="528"/>
      </w:r>
    </w:p>
    <w:p w14:paraId="2A073EE3" w14:textId="6B495240" w:rsidR="007A29BE" w:rsidRDefault="00A152D3" w:rsidP="007A29BE">
      <w:pPr>
        <w:pStyle w:val="NormalWeb"/>
        <w:spacing w:before="120" w:beforeAutospacing="0" w:after="0" w:afterAutospacing="0"/>
        <w:jc w:val="both"/>
        <w:rPr>
          <w:ins w:id="530" w:author="Caitlin Page Casar" w:date="2019-06-03T14:32:00Z"/>
          <w:rFonts w:ascii="TimesNewRomanPSMT" w:hAnsi="TimesNewRomanPSMT"/>
          <w:color w:val="7F7F7F" w:themeColor="text1" w:themeTint="80"/>
          <w:sz w:val="18"/>
          <w:szCs w:val="18"/>
        </w:rPr>
      </w:pPr>
      <w:del w:id="531"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532" w:author="Caitlin Page Casar" w:date="2019-05-22T16:36:00Z">
        <w:r w:rsidR="006B5131">
          <w:rPr>
            <w:rFonts w:ascii="TimesNewRomanPSMT" w:hAnsi="TimesNewRomanPSMT"/>
            <w:b/>
            <w:noProof/>
            <w:color w:val="7F7F7F" w:themeColor="text1" w:themeTint="80"/>
            <w:sz w:val="18"/>
            <w:szCs w:val="18"/>
          </w:rPr>
          <w:t xml:space="preserve">Figure </w:t>
        </w:r>
      </w:ins>
      <w:ins w:id="533" w:author="Caitlin Page Casar" w:date="2019-06-03T14:36:00Z">
        <w:r w:rsidR="00293F46">
          <w:rPr>
            <w:rFonts w:ascii="TimesNewRomanPSMT" w:hAnsi="TimesNewRomanPSMT"/>
            <w:b/>
            <w:noProof/>
            <w:color w:val="7F7F7F" w:themeColor="text1" w:themeTint="80"/>
            <w:sz w:val="18"/>
            <w:szCs w:val="18"/>
          </w:rPr>
          <w:t>5</w:t>
        </w:r>
      </w:ins>
      <w:ins w:id="534"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w:t>
      </w:r>
      <w:del w:id="535"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r w:rsidR="007A29BE" w:rsidRPr="008B298C">
        <w:rPr>
          <w:rFonts w:ascii="TimesNewRomanPSMT" w:hAnsi="TimesNewRomanPSMT"/>
          <w:noProof/>
          <w:color w:val="7F7F7F" w:themeColor="text1" w:themeTint="80"/>
          <w:sz w:val="18"/>
          <w:szCs w:val="18"/>
        </w:rPr>
        <w:t>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del w:id="536"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587398FA" w:rsidR="002B008D" w:rsidRDefault="00B11ADD" w:rsidP="002B008D">
      <w:pPr>
        <w:jc w:val="center"/>
        <w:rPr>
          <w:ins w:id="537" w:author="Caitlin Page Casar" w:date="2019-06-03T14:32:00Z"/>
          <w:rFonts w:ascii="Calibri" w:hAnsi="Calibri" w:cs="Calibri"/>
          <w:b/>
        </w:rPr>
      </w:pPr>
      <w:bookmarkStart w:id="538" w:name="_GoBack"/>
      <w:bookmarkEnd w:id="538"/>
      <w:ins w:id="539" w:author="Caitlin Page Casar" w:date="2019-06-30T20:59:00Z">
        <w:r>
          <w:rPr>
            <w:rFonts w:ascii="Calibri" w:hAnsi="Calibri" w:cs="Calibri"/>
            <w:b/>
            <w:noProof/>
          </w:rPr>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2F92274F" w:rsidR="005A21B9" w:rsidRPr="007A01DA" w:rsidRDefault="002B008D" w:rsidP="007A01DA">
      <w:pPr>
        <w:pStyle w:val="NormalWeb"/>
        <w:spacing w:before="120" w:beforeAutospacing="0" w:after="0" w:afterAutospacing="0"/>
        <w:jc w:val="both"/>
        <w:rPr>
          <w:rFonts w:ascii="TimesNewRomanPSMT" w:hAnsi="TimesNewRomanPSMT"/>
          <w:color w:val="7F7F7F" w:themeColor="text1" w:themeTint="80"/>
          <w:sz w:val="18"/>
          <w:szCs w:val="18"/>
          <w:rPrChange w:id="540" w:author="Caitlin Page Casar" w:date="2019-06-04T18:14:00Z">
            <w:rPr>
              <w:rFonts w:ascii="TimesNewRomanPSMT" w:hAnsi="TimesNewRomanPSMT"/>
              <w:sz w:val="22"/>
              <w:szCs w:val="22"/>
            </w:rPr>
          </w:rPrChange>
        </w:rPr>
        <w:pPrChange w:id="541" w:author="Caitlin Page Casar" w:date="2019-06-04T18:14:00Z">
          <w:pPr>
            <w:spacing w:before="120" w:line="276" w:lineRule="auto"/>
            <w:jc w:val="both"/>
          </w:pPr>
        </w:pPrChange>
      </w:pPr>
      <w:ins w:id="542" w:author="Caitlin Page Casar" w:date="2019-06-03T14:32:00Z">
        <w:r w:rsidRPr="008B298C">
          <w:rPr>
            <w:rFonts w:ascii="TimesNewRomanPSMT" w:hAnsi="TimesNewRomanPSMT"/>
            <w:b/>
            <w:color w:val="7F7F7F" w:themeColor="text1" w:themeTint="80"/>
            <w:sz w:val="18"/>
            <w:szCs w:val="18"/>
          </w:rPr>
          <w:t xml:space="preserve">Figure </w:t>
        </w:r>
      </w:ins>
      <w:ins w:id="543" w:author="Caitlin Page Casar" w:date="2019-06-03T14:36:00Z">
        <w:r w:rsidR="00293F46">
          <w:rPr>
            <w:rFonts w:ascii="TimesNewRomanPSMT" w:hAnsi="TimesNewRomanPSMT"/>
            <w:b/>
            <w:color w:val="7F7F7F" w:themeColor="text1" w:themeTint="80"/>
            <w:sz w:val="18"/>
            <w:szCs w:val="18"/>
          </w:rPr>
          <w:t>6</w:t>
        </w:r>
      </w:ins>
      <w:ins w:id="544"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DeMMO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DeMMO fluid and biofilm samples. </w:t>
        </w:r>
      </w:ins>
      <w:ins w:id="545" w:author="Caitlin Page Casar" w:date="2019-06-04T17:44:00Z">
        <w:r w:rsidR="002C4989">
          <w:rPr>
            <w:rFonts w:ascii="TimesNewRomanPSMT" w:hAnsi="TimesNewRomanPSMT"/>
            <w:color w:val="7F7F7F" w:themeColor="text1" w:themeTint="80"/>
            <w:sz w:val="18"/>
            <w:szCs w:val="18"/>
          </w:rPr>
          <w:t>Families</w:t>
        </w:r>
      </w:ins>
      <w:ins w:id="546"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1BA18C7D" w:rsidR="005A21B9" w:rsidDel="002F1961" w:rsidRDefault="005A21B9" w:rsidP="005A21B9">
      <w:pPr>
        <w:spacing w:before="120" w:line="276" w:lineRule="auto"/>
        <w:jc w:val="both"/>
        <w:rPr>
          <w:del w:id="547" w:author="Caitlin Page Casar" w:date="2019-05-22T16:28:00Z"/>
          <w:rFonts w:ascii="TimesNewRomanPSMT" w:hAnsi="TimesNewRomanPSMT"/>
          <w:sz w:val="22"/>
          <w:szCs w:val="22"/>
        </w:rPr>
      </w:pPr>
      <w:del w:id="548"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549"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550" w:author="Caitlin Page Casar" w:date="2019-06-04T17:35:00Z"/>
          <w:rFonts w:ascii="TimesNewRomanPSMT" w:hAnsi="TimesNewRomanPSMT"/>
          <w:color w:val="7F7F7F" w:themeColor="text1" w:themeTint="80"/>
          <w:sz w:val="18"/>
          <w:szCs w:val="18"/>
        </w:rPr>
      </w:pPr>
      <w:del w:id="551"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552" w:author="Caitlin Page Casar" w:date="2019-06-04T17:35:00Z"/>
          <w:rFonts w:ascii="TimesNewRomanPSMT" w:hAnsi="TimesNewRomanPSMT"/>
          <w:color w:val="7F7F7F" w:themeColor="text1" w:themeTint="80"/>
          <w:sz w:val="18"/>
          <w:szCs w:val="18"/>
        </w:rPr>
      </w:pPr>
      <w:del w:id="553" w:author="Caitlin Page Casar" w:date="2019-06-04T17:35:00Z">
        <w:r w:rsidRPr="00293F46" w:rsidDel="00664D1A">
          <w:rPr>
            <w:rFonts w:ascii="TimesNewRomanPSMT" w:hAnsi="TimesNewRomanPSMT"/>
            <w:b/>
            <w:color w:val="7F7F7F" w:themeColor="text1" w:themeTint="80"/>
            <w:sz w:val="18"/>
            <w:szCs w:val="18"/>
            <w:rPrChange w:id="554" w:author="Caitlin Page Casar" w:date="2019-06-03T14:36:00Z">
              <w:rPr>
                <w:rFonts w:ascii="TimesNewRomanPSMT" w:hAnsi="TimesNewRomanPSMT"/>
                <w:color w:val="7F7F7F" w:themeColor="text1" w:themeTint="80"/>
                <w:sz w:val="18"/>
                <w:szCs w:val="18"/>
              </w:rPr>
            </w:rPrChange>
          </w:rPr>
          <w:delText xml:space="preserve">Figure </w:delText>
        </w:r>
      </w:del>
      <w:del w:id="555" w:author="Caitlin Page Casar" w:date="2019-06-03T14:36:00Z">
        <w:r w:rsidRPr="00293F46" w:rsidDel="00293F46">
          <w:rPr>
            <w:rFonts w:ascii="TimesNewRomanPSMT" w:hAnsi="TimesNewRomanPSMT"/>
            <w:b/>
            <w:color w:val="7F7F7F" w:themeColor="text1" w:themeTint="80"/>
            <w:sz w:val="18"/>
            <w:szCs w:val="18"/>
            <w:rPrChange w:id="556" w:author="Caitlin Page Casar" w:date="2019-06-03T14:36:00Z">
              <w:rPr>
                <w:rFonts w:ascii="TimesNewRomanPSMT" w:hAnsi="TimesNewRomanPSMT"/>
                <w:color w:val="7F7F7F" w:themeColor="text1" w:themeTint="80"/>
                <w:sz w:val="18"/>
                <w:szCs w:val="18"/>
              </w:rPr>
            </w:rPrChange>
          </w:rPr>
          <w:delText>x</w:delText>
        </w:r>
      </w:del>
      <w:del w:id="557" w:author="Caitlin Page Casar" w:date="2019-06-04T17:35:00Z">
        <w:r w:rsidRPr="00293F46" w:rsidDel="00664D1A">
          <w:rPr>
            <w:rFonts w:ascii="TimesNewRomanPSMT" w:hAnsi="TimesNewRomanPSMT"/>
            <w:b/>
            <w:color w:val="7F7F7F" w:themeColor="text1" w:themeTint="80"/>
            <w:sz w:val="18"/>
            <w:szCs w:val="18"/>
            <w:rPrChange w:id="558"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559"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560" w:author="Caitlin Page Casar" w:date="2019-06-04T17:35:00Z">
        <w:r w:rsidDel="00664D1A">
          <w:rPr>
            <w:rFonts w:ascii="TimesNewRomanPSMT" w:hAnsi="TimesNewRomanPSMT"/>
            <w:color w:val="7F7F7F" w:themeColor="text1" w:themeTint="80"/>
            <w:sz w:val="18"/>
            <w:szCs w:val="18"/>
          </w:rPr>
          <w:delText xml:space="preserve"> test</w:delText>
        </w:r>
      </w:del>
      <w:del w:id="561"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rsidP="00760E51">
      <w:pPr>
        <w:pStyle w:val="ListParagraph"/>
        <w:spacing w:before="120" w:line="276" w:lineRule="auto"/>
        <w:ind w:left="0"/>
        <w:jc w:val="both"/>
        <w:rPr>
          <w:ins w:id="562" w:author="Caitlin Page Casar" w:date="2019-06-03T15:41:00Z"/>
          <w:sz w:val="22"/>
          <w:szCs w:val="22"/>
        </w:rPr>
        <w:pPrChange w:id="563" w:author="Caitlin Page Casar" w:date="2019-06-04T14:10:00Z">
          <w:pPr>
            <w:pStyle w:val="ListParagraph"/>
            <w:spacing w:line="276" w:lineRule="auto"/>
            <w:ind w:left="0"/>
            <w:jc w:val="both"/>
          </w:pPr>
        </w:pPrChange>
      </w:pPr>
      <w:ins w:id="564"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565" w:author="Caitlin Page Casar" w:date="2019-06-04T14:11:00Z"/>
          <w:sz w:val="22"/>
          <w:szCs w:val="22"/>
        </w:rPr>
      </w:pPr>
      <w:ins w:id="566" w:author="Caitlin Page Casar" w:date="2019-06-03T15:41:00Z">
        <w:r>
          <w:rPr>
            <w:sz w:val="22"/>
            <w:szCs w:val="22"/>
          </w:rPr>
          <w:lastRenderedPageBreak/>
          <w:t xml:space="preserve">Scanning electron micrographs of biofilms reveal high variation in cell densities and </w:t>
        </w:r>
      </w:ins>
      <w:ins w:id="567" w:author="Caitlin Page Casar" w:date="2019-06-03T15:42:00Z">
        <w:r>
          <w:rPr>
            <w:sz w:val="22"/>
            <w:szCs w:val="22"/>
          </w:rPr>
          <w:t>morphologies</w:t>
        </w:r>
      </w:ins>
      <w:ins w:id="568" w:author="Caitlin Page Casar" w:date="2019-06-03T15:41:00Z">
        <w:r>
          <w:rPr>
            <w:sz w:val="22"/>
            <w:szCs w:val="22"/>
          </w:rPr>
          <w:t xml:space="preserve">. </w:t>
        </w:r>
      </w:ins>
      <w:ins w:id="569" w:author="Caitlin Page Casar" w:date="2019-06-03T15:17:00Z">
        <w:r w:rsidR="00492DDC">
          <w:rPr>
            <w:sz w:val="22"/>
            <w:szCs w:val="22"/>
          </w:rPr>
          <w:t xml:space="preserve">Generally, </w:t>
        </w:r>
      </w:ins>
      <w:ins w:id="570" w:author="Caitlin Page Casar" w:date="2019-06-03T15:19:00Z">
        <w:r w:rsidR="00940E29">
          <w:rPr>
            <w:sz w:val="22"/>
            <w:szCs w:val="22"/>
          </w:rPr>
          <w:t xml:space="preserve">biofilm cell densities are 3-4 orders of magnitude greater than in fluid communities, and </w:t>
        </w:r>
      </w:ins>
      <w:ins w:id="571" w:author="Caitlin Page Casar" w:date="2019-06-03T15:17:00Z">
        <w:r w:rsidR="00940E29">
          <w:rPr>
            <w:sz w:val="22"/>
            <w:szCs w:val="22"/>
          </w:rPr>
          <w:t xml:space="preserve">cell densities </w:t>
        </w:r>
      </w:ins>
      <w:ins w:id="572" w:author="Caitlin Page Casar" w:date="2019-06-03T15:18:00Z">
        <w:r w:rsidR="00940E29">
          <w:rPr>
            <w:sz w:val="22"/>
            <w:szCs w:val="22"/>
          </w:rPr>
          <w:t xml:space="preserve">mineral-hosted biofilms </w:t>
        </w:r>
      </w:ins>
      <w:ins w:id="573" w:author="Caitlin Page Casar" w:date="2019-06-03T15:17:00Z">
        <w:r w:rsidR="00940E29">
          <w:rPr>
            <w:sz w:val="22"/>
            <w:szCs w:val="22"/>
          </w:rPr>
          <w:t xml:space="preserve">are similar </w:t>
        </w:r>
      </w:ins>
      <w:ins w:id="574" w:author="Caitlin Page Casar" w:date="2019-06-03T15:19:00Z">
        <w:r w:rsidR="00940E29">
          <w:rPr>
            <w:sz w:val="22"/>
            <w:szCs w:val="22"/>
          </w:rPr>
          <w:t>or lower than biofilms on inert controls</w:t>
        </w:r>
      </w:ins>
      <w:ins w:id="575" w:author="Caitlin Page Casar" w:date="2019-06-03T15:20:00Z">
        <w:r w:rsidR="00940E29">
          <w:rPr>
            <w:sz w:val="22"/>
            <w:szCs w:val="22"/>
          </w:rPr>
          <w:t xml:space="preserve"> on average (</w:t>
        </w:r>
        <w:r w:rsidR="00940E29" w:rsidRPr="00940E29">
          <w:rPr>
            <w:color w:val="FF0000"/>
            <w:sz w:val="22"/>
            <w:szCs w:val="22"/>
            <w:rPrChange w:id="576" w:author="Caitlin Page Casar" w:date="2019-06-03T15:20:00Z">
              <w:rPr>
                <w:sz w:val="22"/>
                <w:szCs w:val="22"/>
              </w:rPr>
            </w:rPrChange>
          </w:rPr>
          <w:t>Figure 8</w:t>
        </w:r>
        <w:r w:rsidR="00940E29">
          <w:rPr>
            <w:sz w:val="22"/>
            <w:szCs w:val="22"/>
          </w:rPr>
          <w:t>)</w:t>
        </w:r>
      </w:ins>
      <w:ins w:id="577" w:author="Caitlin Page Casar" w:date="2019-06-03T15:19:00Z">
        <w:r w:rsidR="00940E29">
          <w:rPr>
            <w:sz w:val="22"/>
            <w:szCs w:val="22"/>
          </w:rPr>
          <w:t xml:space="preserve">. </w:t>
        </w:r>
      </w:ins>
      <w:r w:rsidR="00A554E9" w:rsidRPr="0071674E">
        <w:rPr>
          <w:sz w:val="22"/>
          <w:szCs w:val="22"/>
        </w:rPr>
        <w:t xml:space="preserve">Overall, </w:t>
      </w:r>
      <w:del w:id="578"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579" w:author="Caitlin Page Casar" w:date="2019-05-22T16:36:00Z">
        <w:r w:rsidR="006B5131">
          <w:rPr>
            <w:sz w:val="22"/>
            <w:szCs w:val="22"/>
          </w:rPr>
          <w:t xml:space="preserve"> were observed in </w:t>
        </w:r>
      </w:ins>
      <w:ins w:id="580" w:author="Caitlin Page Casar" w:date="2019-06-03T15:42:00Z">
        <w:r>
          <w:rPr>
            <w:sz w:val="22"/>
            <w:szCs w:val="22"/>
          </w:rPr>
          <w:t xml:space="preserve">D1 </w:t>
        </w:r>
      </w:ins>
      <w:ins w:id="581"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582"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583"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584" w:author="Caitlin Page Casar" w:date="2019-06-03T15:42:00Z">
        <w:r w:rsidR="00A554E9" w:rsidRPr="0071674E" w:rsidDel="006D6043">
          <w:rPr>
            <w:sz w:val="22"/>
            <w:szCs w:val="22"/>
          </w:rPr>
          <w:delText>eMMO</w:delText>
        </w:r>
      </w:del>
      <w:r w:rsidR="00A554E9" w:rsidRPr="0071674E">
        <w:rPr>
          <w:sz w:val="22"/>
          <w:szCs w:val="22"/>
        </w:rPr>
        <w:t>1 communities on pyrite and magnetite.</w:t>
      </w:r>
    </w:p>
    <w:p w14:paraId="0FAA4E5B" w14:textId="19F1AC09" w:rsidR="007020A1" w:rsidRDefault="007020A1" w:rsidP="00760E51">
      <w:pPr>
        <w:pStyle w:val="ListParagraph"/>
        <w:spacing w:before="120" w:line="276" w:lineRule="auto"/>
        <w:ind w:left="0"/>
        <w:jc w:val="both"/>
        <w:rPr>
          <w:ins w:id="585" w:author="Caitlin Page Casar" w:date="2019-06-03T15:34:00Z"/>
          <w:sz w:val="22"/>
          <w:szCs w:val="22"/>
        </w:rPr>
        <w:pPrChange w:id="586"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587"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6475B076" w14:textId="750FA4BC" w:rsidR="00ED1607" w:rsidRDefault="00A554E9" w:rsidP="00ED1607">
      <w:pPr>
        <w:spacing w:line="276" w:lineRule="auto"/>
        <w:jc w:val="both"/>
        <w:rPr>
          <w:ins w:id="588" w:author="Caitlin Page Casar" w:date="2019-06-04T18:51:00Z"/>
          <w:sz w:val="22"/>
          <w:szCs w:val="22"/>
        </w:rPr>
      </w:pPr>
      <w:del w:id="589" w:author="Caitlin Page Casar" w:date="2019-06-04T19:16:00Z">
        <w:r w:rsidRPr="0071674E" w:rsidDel="00332BB1">
          <w:rPr>
            <w:sz w:val="22"/>
            <w:szCs w:val="22"/>
          </w:rPr>
          <w:delText xml:space="preserve">Descriptions of biogenic structures and cell morphologies </w:delText>
        </w:r>
      </w:del>
      <w:ins w:id="590" w:author="Caitlin Page Casar" w:date="2019-06-04T18:51:00Z">
        <w:r w:rsidR="00ED1607">
          <w:rPr>
            <w:sz w:val="22"/>
            <w:szCs w:val="22"/>
          </w:rPr>
          <w:t>D1:</w:t>
        </w:r>
      </w:ins>
      <w:ins w:id="591" w:author="Caitlin Page Casar" w:date="2019-06-04T20:36:00Z">
        <w:r w:rsidR="00DF1F75">
          <w:rPr>
            <w:sz w:val="22"/>
            <w:szCs w:val="22"/>
          </w:rPr>
          <w:t xml:space="preserve"> </w:t>
        </w:r>
      </w:ins>
    </w:p>
    <w:p w14:paraId="6A95C791" w14:textId="5718555F" w:rsidR="00ED1607" w:rsidRDefault="00ED1607" w:rsidP="00ED1607">
      <w:pPr>
        <w:pStyle w:val="ListParagraph"/>
        <w:numPr>
          <w:ilvl w:val="0"/>
          <w:numId w:val="9"/>
        </w:numPr>
        <w:spacing w:line="276" w:lineRule="auto"/>
        <w:jc w:val="both"/>
        <w:rPr>
          <w:ins w:id="592" w:author="Caitlin Page Casar" w:date="2019-06-04T18:51:00Z"/>
          <w:sz w:val="22"/>
          <w:szCs w:val="22"/>
        </w:rPr>
      </w:pPr>
      <w:ins w:id="593" w:author="Caitlin Page Casar" w:date="2019-06-04T18:51:00Z">
        <w:r>
          <w:rPr>
            <w:sz w:val="22"/>
            <w:szCs w:val="22"/>
          </w:rPr>
          <w:t>Sand</w:t>
        </w:r>
      </w:ins>
      <w:ins w:id="594" w:author="Caitlin Page Casar" w:date="2019-06-04T18:56:00Z">
        <w:r>
          <w:rPr>
            <w:sz w:val="22"/>
            <w:szCs w:val="22"/>
          </w:rPr>
          <w:t xml:space="preserve"> – dominated by </w:t>
        </w:r>
      </w:ins>
      <w:ins w:id="595" w:author="Caitlin Page Casar" w:date="2019-06-04T20:32:00Z">
        <w:r w:rsidR="00651B3C">
          <w:rPr>
            <w:sz w:val="22"/>
            <w:szCs w:val="22"/>
          </w:rPr>
          <w:t>0.2</w:t>
        </w:r>
      </w:ins>
      <w:ins w:id="596" w:author="Caitlin Page Casar" w:date="2019-06-04T21:57:00Z">
        <w:r w:rsidR="009323C2">
          <w:rPr>
            <w:sz w:val="22"/>
            <w:szCs w:val="22"/>
          </w:rPr>
          <w:t>μm</w:t>
        </w:r>
      </w:ins>
      <w:ins w:id="597" w:author="Caitlin Page Casar" w:date="2019-06-04T20:32:00Z">
        <w:r w:rsidR="00651B3C">
          <w:rPr>
            <w:sz w:val="22"/>
            <w:szCs w:val="22"/>
          </w:rPr>
          <w:t xml:space="preserve"> </w:t>
        </w:r>
      </w:ins>
      <w:ins w:id="598" w:author="Caitlin Page Casar" w:date="2019-06-04T18:56:00Z">
        <w:r>
          <w:rPr>
            <w:sz w:val="22"/>
            <w:szCs w:val="22"/>
          </w:rPr>
          <w:t>rods</w:t>
        </w:r>
      </w:ins>
      <w:ins w:id="599" w:author="Caitlin Page Casar" w:date="2019-06-04T20:32:00Z">
        <w:r w:rsidR="00651B3C">
          <w:rPr>
            <w:sz w:val="22"/>
            <w:szCs w:val="22"/>
          </w:rPr>
          <w:t xml:space="preserve">, </w:t>
        </w:r>
      </w:ins>
      <w:ins w:id="600" w:author="Caitlin Page Casar" w:date="2019-06-04T18:56:00Z">
        <w:r>
          <w:rPr>
            <w:sz w:val="22"/>
            <w:szCs w:val="22"/>
          </w:rPr>
          <w:t xml:space="preserve">filaments, </w:t>
        </w:r>
      </w:ins>
      <w:ins w:id="601" w:author="Caitlin Page Casar" w:date="2019-06-04T20:32:00Z">
        <w:r w:rsidR="00651B3C">
          <w:rPr>
            <w:sz w:val="22"/>
            <w:szCs w:val="22"/>
          </w:rPr>
          <w:t xml:space="preserve">and vibrio, </w:t>
        </w:r>
      </w:ins>
      <w:ins w:id="602" w:author="Caitlin Page Casar" w:date="2019-06-04T18:56:00Z">
        <w:r>
          <w:rPr>
            <w:sz w:val="22"/>
            <w:szCs w:val="22"/>
          </w:rPr>
          <w:t xml:space="preserve">local cocci, eps, </w:t>
        </w:r>
      </w:ins>
      <w:ins w:id="603" w:author="Caitlin Page Casar" w:date="2019-06-04T20:32:00Z">
        <w:r w:rsidR="00651B3C">
          <w:rPr>
            <w:sz w:val="22"/>
            <w:szCs w:val="22"/>
          </w:rPr>
          <w:t xml:space="preserve">and </w:t>
        </w:r>
      </w:ins>
      <w:ins w:id="604" w:author="Caitlin Page Casar" w:date="2019-06-04T18:56:00Z">
        <w:r>
          <w:rPr>
            <w:sz w:val="22"/>
            <w:szCs w:val="22"/>
          </w:rPr>
          <w:t>gallionella</w:t>
        </w:r>
      </w:ins>
    </w:p>
    <w:p w14:paraId="6058DC0A" w14:textId="7B8DA06C" w:rsidR="00ED1607" w:rsidRDefault="00ED1607" w:rsidP="00ED1607">
      <w:pPr>
        <w:pStyle w:val="ListParagraph"/>
        <w:numPr>
          <w:ilvl w:val="0"/>
          <w:numId w:val="9"/>
        </w:numPr>
        <w:spacing w:line="276" w:lineRule="auto"/>
        <w:jc w:val="both"/>
        <w:rPr>
          <w:ins w:id="605" w:author="Caitlin Page Casar" w:date="2019-06-04T18:51:00Z"/>
          <w:sz w:val="22"/>
          <w:szCs w:val="22"/>
        </w:rPr>
      </w:pPr>
      <w:ins w:id="606" w:author="Caitlin Page Casar" w:date="2019-06-04T18:51:00Z">
        <w:r>
          <w:rPr>
            <w:sz w:val="22"/>
            <w:szCs w:val="22"/>
          </w:rPr>
          <w:t>Pyrolusite</w:t>
        </w:r>
      </w:ins>
      <w:ins w:id="607" w:author="Caitlin Page Casar" w:date="2019-06-04T19:14:00Z">
        <w:r>
          <w:rPr>
            <w:sz w:val="22"/>
            <w:szCs w:val="22"/>
          </w:rPr>
          <w:t xml:space="preserve"> – dominated by rods </w:t>
        </w:r>
      </w:ins>
      <w:ins w:id="608" w:author="Caitlin Page Casar" w:date="2019-06-04T19:15:00Z">
        <w:r>
          <w:rPr>
            <w:sz w:val="22"/>
            <w:szCs w:val="22"/>
          </w:rPr>
          <w:t>cocc</w:t>
        </w:r>
        <w:r w:rsidR="00C10C24">
          <w:rPr>
            <w:sz w:val="22"/>
            <w:szCs w:val="22"/>
          </w:rPr>
          <w:t>obacillus</w:t>
        </w:r>
        <w:r>
          <w:rPr>
            <w:sz w:val="22"/>
            <w:szCs w:val="22"/>
          </w:rPr>
          <w:t xml:space="preserve"> and filaments, </w:t>
        </w:r>
        <w:r w:rsidR="00C10C24">
          <w:rPr>
            <w:sz w:val="22"/>
            <w:szCs w:val="22"/>
          </w:rPr>
          <w:t>abundant gallionel</w:t>
        </w:r>
      </w:ins>
      <w:ins w:id="609" w:author="Caitlin Page Casar" w:date="2019-06-04T19:16:00Z">
        <w:r w:rsidR="00C10C24">
          <w:rPr>
            <w:sz w:val="22"/>
            <w:szCs w:val="22"/>
          </w:rPr>
          <w:t xml:space="preserve">la, </w:t>
        </w:r>
      </w:ins>
      <w:ins w:id="610" w:author="Caitlin Page Casar" w:date="2019-06-04T19:15:00Z">
        <w:r>
          <w:rPr>
            <w:sz w:val="22"/>
            <w:szCs w:val="22"/>
          </w:rPr>
          <w:t xml:space="preserve">local </w:t>
        </w:r>
        <w:r w:rsidR="00C10C24">
          <w:rPr>
            <w:sz w:val="22"/>
            <w:szCs w:val="22"/>
          </w:rPr>
          <w:t>spirillum, cocci, and eps</w:t>
        </w:r>
      </w:ins>
      <w:ins w:id="611" w:author="Caitlin Page Casar" w:date="2019-06-04T19:16:00Z">
        <w:r w:rsidR="00C10C24">
          <w:rPr>
            <w:sz w:val="22"/>
            <w:szCs w:val="22"/>
          </w:rPr>
          <w:t>. Internal control looks similar to glass slide in sand experiment – dominated by rods and filaments, local cocci, eps, abundant gallionella</w:t>
        </w:r>
      </w:ins>
    </w:p>
    <w:p w14:paraId="7E5EB6F4" w14:textId="2D748E08" w:rsidR="00ED1607" w:rsidRDefault="00ED1607" w:rsidP="00ED1607">
      <w:pPr>
        <w:pStyle w:val="ListParagraph"/>
        <w:numPr>
          <w:ilvl w:val="0"/>
          <w:numId w:val="9"/>
        </w:numPr>
        <w:spacing w:line="276" w:lineRule="auto"/>
        <w:jc w:val="both"/>
        <w:rPr>
          <w:ins w:id="612" w:author="Caitlin Page Casar" w:date="2019-06-04T18:52:00Z"/>
          <w:sz w:val="22"/>
          <w:szCs w:val="22"/>
        </w:rPr>
      </w:pPr>
      <w:ins w:id="613" w:author="Caitlin Page Casar" w:date="2019-06-04T18:51:00Z">
        <w:r>
          <w:rPr>
            <w:sz w:val="22"/>
            <w:szCs w:val="22"/>
          </w:rPr>
          <w:t>M</w:t>
        </w:r>
      </w:ins>
      <w:ins w:id="614" w:author="Caitlin Page Casar" w:date="2019-06-04T18:52:00Z">
        <w:r>
          <w:rPr>
            <w:sz w:val="22"/>
            <w:szCs w:val="22"/>
          </w:rPr>
          <w:t>agnetite</w:t>
        </w:r>
      </w:ins>
      <w:ins w:id="615" w:author="Caitlin Page Casar" w:date="2019-06-04T19:18:00Z">
        <w:r w:rsidR="00332BB1">
          <w:rPr>
            <w:sz w:val="22"/>
            <w:szCs w:val="22"/>
          </w:rPr>
          <w:t xml:space="preserve"> – dominated by rods, </w:t>
        </w:r>
      </w:ins>
      <w:ins w:id="616" w:author="Caitlin Page Casar" w:date="2019-06-04T19:19:00Z">
        <w:r w:rsidR="00332BB1">
          <w:rPr>
            <w:sz w:val="22"/>
            <w:szCs w:val="22"/>
          </w:rPr>
          <w:t>local vibrio, filaments, and gallionella</w:t>
        </w:r>
      </w:ins>
      <w:ins w:id="617" w:author="Caitlin Page Casar" w:date="2019-06-04T19:21:00Z">
        <w:r w:rsidR="00332BB1">
          <w:rPr>
            <w:sz w:val="22"/>
            <w:szCs w:val="22"/>
          </w:rPr>
          <w:t>. Internal control looks similar to glass slide in sand experiment – dominated by rods and filaments, local cocci, eps, abundant gallionella</w:t>
        </w:r>
      </w:ins>
    </w:p>
    <w:p w14:paraId="340D00A5" w14:textId="5D041983" w:rsidR="00ED1607" w:rsidRDefault="00ED1607" w:rsidP="00ED1607">
      <w:pPr>
        <w:pStyle w:val="ListParagraph"/>
        <w:numPr>
          <w:ilvl w:val="0"/>
          <w:numId w:val="9"/>
        </w:numPr>
        <w:spacing w:line="276" w:lineRule="auto"/>
        <w:jc w:val="both"/>
        <w:rPr>
          <w:ins w:id="618" w:author="Caitlin Page Casar" w:date="2019-06-04T18:52:00Z"/>
          <w:sz w:val="22"/>
          <w:szCs w:val="22"/>
        </w:rPr>
      </w:pPr>
      <w:ins w:id="619" w:author="Caitlin Page Casar" w:date="2019-06-04T18:52:00Z">
        <w:r>
          <w:rPr>
            <w:sz w:val="22"/>
            <w:szCs w:val="22"/>
          </w:rPr>
          <w:t>Hematite</w:t>
        </w:r>
      </w:ins>
      <w:ins w:id="620" w:author="Caitlin Page Casar" w:date="2019-06-04T19:38:00Z">
        <w:r w:rsidR="006211EF">
          <w:rPr>
            <w:sz w:val="22"/>
            <w:szCs w:val="22"/>
          </w:rPr>
          <w:t xml:space="preserve"> - Looks similar to glass slide in sand experiment – dominated by rods and filaments, local cocci and gallionella</w:t>
        </w:r>
        <w:r w:rsidR="00F4701E">
          <w:rPr>
            <w:sz w:val="22"/>
            <w:szCs w:val="22"/>
          </w:rPr>
          <w:t>.</w:t>
        </w:r>
      </w:ins>
      <w:ins w:id="621" w:author="Caitlin Page Casar" w:date="2019-06-04T19:40:00Z">
        <w:r w:rsidR="00F4701E">
          <w:rPr>
            <w:sz w:val="22"/>
            <w:szCs w:val="22"/>
          </w:rPr>
          <w:t xml:space="preserve"> Internal control looks the same, no gallionella. </w:t>
        </w:r>
      </w:ins>
    </w:p>
    <w:p w14:paraId="7055928B" w14:textId="12E5E8BB" w:rsidR="00ED1607" w:rsidRDefault="00ED1607" w:rsidP="00ED1607">
      <w:pPr>
        <w:pStyle w:val="ListParagraph"/>
        <w:numPr>
          <w:ilvl w:val="0"/>
          <w:numId w:val="9"/>
        </w:numPr>
        <w:spacing w:line="276" w:lineRule="auto"/>
        <w:jc w:val="both"/>
        <w:rPr>
          <w:ins w:id="622" w:author="Caitlin Page Casar" w:date="2019-06-04T18:52:00Z"/>
          <w:sz w:val="22"/>
          <w:szCs w:val="22"/>
        </w:rPr>
      </w:pPr>
      <w:ins w:id="623" w:author="Caitlin Page Casar" w:date="2019-06-04T18:52:00Z">
        <w:r>
          <w:rPr>
            <w:sz w:val="22"/>
            <w:szCs w:val="22"/>
          </w:rPr>
          <w:t>Pyrite</w:t>
        </w:r>
      </w:ins>
      <w:ins w:id="624" w:author="Caitlin Page Casar" w:date="2019-06-04T19:42:00Z">
        <w:r w:rsidR="00F4701E">
          <w:rPr>
            <w:sz w:val="22"/>
            <w:szCs w:val="22"/>
          </w:rPr>
          <w:t xml:space="preserve"> – dominated by rods and filaments. </w:t>
        </w:r>
      </w:ins>
      <w:ins w:id="625" w:author="Caitlin Page Casar" w:date="2019-06-04T20:21:00Z">
        <w:r w:rsidR="00F4701E">
          <w:rPr>
            <w:sz w:val="22"/>
            <w:szCs w:val="22"/>
          </w:rPr>
          <w:t>Internal control dominate by rods and filaments</w:t>
        </w:r>
        <w:r w:rsidR="00FB3439">
          <w:rPr>
            <w:sz w:val="22"/>
            <w:szCs w:val="22"/>
          </w:rPr>
          <w:t>, local coccobacillus and gallionella.</w:t>
        </w:r>
      </w:ins>
    </w:p>
    <w:p w14:paraId="354B14B5" w14:textId="719F608A" w:rsidR="00ED1607" w:rsidRDefault="00ED1607" w:rsidP="00ED1607">
      <w:pPr>
        <w:pStyle w:val="ListParagraph"/>
        <w:numPr>
          <w:ilvl w:val="0"/>
          <w:numId w:val="9"/>
        </w:numPr>
        <w:spacing w:line="276" w:lineRule="auto"/>
        <w:jc w:val="both"/>
        <w:rPr>
          <w:ins w:id="626" w:author="Caitlin Page Casar" w:date="2019-06-04T18:52:00Z"/>
          <w:sz w:val="22"/>
          <w:szCs w:val="22"/>
        </w:rPr>
      </w:pPr>
      <w:ins w:id="627" w:author="Caitlin Page Casar" w:date="2019-06-04T18:52:00Z">
        <w:r>
          <w:rPr>
            <w:sz w:val="22"/>
            <w:szCs w:val="22"/>
          </w:rPr>
          <w:t>Siderite</w:t>
        </w:r>
      </w:ins>
      <w:ins w:id="628" w:author="Caitlin Page Casar" w:date="2019-06-04T19:24:00Z">
        <w:r w:rsidR="00332BB1">
          <w:rPr>
            <w:sz w:val="22"/>
            <w:szCs w:val="22"/>
          </w:rPr>
          <w:t xml:space="preserve"> – dominated by rods and fil</w:t>
        </w:r>
      </w:ins>
      <w:ins w:id="629" w:author="Caitlin Page Casar" w:date="2019-06-04T19:25:00Z">
        <w:r w:rsidR="00332BB1">
          <w:rPr>
            <w:sz w:val="22"/>
            <w:szCs w:val="22"/>
          </w:rPr>
          <w:t>aments, local cocci, vibrio, coccobacillus, gallionella</w:t>
        </w:r>
      </w:ins>
      <w:ins w:id="630" w:author="Caitlin Page Casar" w:date="2019-06-04T19:36:00Z">
        <w:r w:rsidR="00C70110">
          <w:rPr>
            <w:sz w:val="22"/>
            <w:szCs w:val="22"/>
          </w:rPr>
          <w:t>. Internal control looks similar to glass slide in sand experiment – dominated by rods and filaments, local cocci.</w:t>
        </w:r>
      </w:ins>
    </w:p>
    <w:p w14:paraId="06FC34B5" w14:textId="1C66647A" w:rsidR="00ED1607" w:rsidRDefault="00ED1607" w:rsidP="00ED1607">
      <w:pPr>
        <w:pStyle w:val="ListParagraph"/>
        <w:numPr>
          <w:ilvl w:val="0"/>
          <w:numId w:val="9"/>
        </w:numPr>
        <w:spacing w:line="276" w:lineRule="auto"/>
        <w:jc w:val="both"/>
        <w:rPr>
          <w:ins w:id="631" w:author="Caitlin Page Casar" w:date="2019-06-04T18:52:00Z"/>
          <w:sz w:val="22"/>
          <w:szCs w:val="22"/>
        </w:rPr>
      </w:pPr>
      <w:ins w:id="632" w:author="Caitlin Page Casar" w:date="2019-06-04T18:52:00Z">
        <w:r>
          <w:rPr>
            <w:sz w:val="22"/>
            <w:szCs w:val="22"/>
          </w:rPr>
          <w:t>Muscovite</w:t>
        </w:r>
      </w:ins>
      <w:ins w:id="633" w:author="Caitlin Page Casar" w:date="2019-06-04T20:24:00Z">
        <w:r w:rsidR="001C02EB">
          <w:rPr>
            <w:sz w:val="22"/>
            <w:szCs w:val="22"/>
          </w:rPr>
          <w:t xml:space="preserve"> – dominated by rods and filaments, local coccoba</w:t>
        </w:r>
      </w:ins>
      <w:ins w:id="634" w:author="Caitlin Page Casar" w:date="2019-06-04T20:25:00Z">
        <w:r w:rsidR="001C02EB">
          <w:rPr>
            <w:sz w:val="22"/>
            <w:szCs w:val="22"/>
          </w:rPr>
          <w:t>c</w:t>
        </w:r>
      </w:ins>
      <w:ins w:id="635" w:author="Caitlin Page Casar" w:date="2019-06-04T20:24:00Z">
        <w:r w:rsidR="001C02EB">
          <w:rPr>
            <w:sz w:val="22"/>
            <w:szCs w:val="22"/>
          </w:rPr>
          <w:t>illus, eps</w:t>
        </w:r>
      </w:ins>
      <w:ins w:id="636" w:author="Caitlin Page Casar" w:date="2019-06-04T20:26:00Z">
        <w:r w:rsidR="00091706">
          <w:rPr>
            <w:sz w:val="22"/>
            <w:szCs w:val="22"/>
          </w:rPr>
          <w:t xml:space="preserve">. Internal control dominated by rods, local filaments and coccobacillus. </w:t>
        </w:r>
      </w:ins>
    </w:p>
    <w:p w14:paraId="0BFCC59B" w14:textId="0CADBF15" w:rsidR="00ED1607" w:rsidRPr="00ED1607" w:rsidRDefault="00ED1607" w:rsidP="00ED1607">
      <w:pPr>
        <w:pStyle w:val="ListParagraph"/>
        <w:numPr>
          <w:ilvl w:val="0"/>
          <w:numId w:val="9"/>
        </w:numPr>
        <w:spacing w:line="276" w:lineRule="auto"/>
        <w:jc w:val="both"/>
        <w:rPr>
          <w:ins w:id="637" w:author="Caitlin Page Casar" w:date="2019-06-04T18:51:00Z"/>
          <w:sz w:val="22"/>
          <w:szCs w:val="22"/>
          <w:rPrChange w:id="638" w:author="Caitlin Page Casar" w:date="2019-06-04T18:52:00Z">
            <w:rPr>
              <w:ins w:id="639" w:author="Caitlin Page Casar" w:date="2019-06-04T18:51:00Z"/>
            </w:rPr>
          </w:rPrChange>
        </w:rPr>
        <w:pPrChange w:id="640" w:author="Caitlin Page Casar" w:date="2019-06-04T18:52:00Z">
          <w:pPr>
            <w:spacing w:line="276" w:lineRule="auto"/>
            <w:jc w:val="both"/>
          </w:pPr>
        </w:pPrChange>
      </w:pPr>
      <w:ins w:id="641" w:author="Caitlin Page Casar" w:date="2019-06-04T18:52:00Z">
        <w:r>
          <w:rPr>
            <w:sz w:val="22"/>
            <w:szCs w:val="22"/>
          </w:rPr>
          <w:t>Calcite</w:t>
        </w:r>
      </w:ins>
      <w:ins w:id="642" w:author="Caitlin Page Casar" w:date="2019-06-04T20:30:00Z">
        <w:r w:rsidR="008306E8">
          <w:rPr>
            <w:sz w:val="22"/>
            <w:szCs w:val="22"/>
          </w:rPr>
          <w:t xml:space="preserve"> – dominated by </w:t>
        </w:r>
      </w:ins>
      <w:ins w:id="643" w:author="Caitlin Page Casar" w:date="2019-06-04T20:36:00Z">
        <w:r w:rsidR="000E7619">
          <w:rPr>
            <w:sz w:val="22"/>
            <w:szCs w:val="22"/>
          </w:rPr>
          <w:t>0.2</w:t>
        </w:r>
      </w:ins>
      <w:ins w:id="644" w:author="Caitlin Page Casar" w:date="2019-06-04T21:57:00Z">
        <w:r w:rsidR="009323C2">
          <w:rPr>
            <w:sz w:val="22"/>
            <w:szCs w:val="22"/>
          </w:rPr>
          <w:t>μm</w:t>
        </w:r>
      </w:ins>
      <w:ins w:id="645" w:author="Caitlin Page Casar" w:date="2019-06-04T20:36:00Z">
        <w:r w:rsidR="000E7619">
          <w:rPr>
            <w:sz w:val="22"/>
            <w:szCs w:val="22"/>
          </w:rPr>
          <w:t xml:space="preserve"> </w:t>
        </w:r>
      </w:ins>
      <w:ins w:id="646" w:author="Caitlin Page Casar" w:date="2019-06-04T20:30:00Z">
        <w:r w:rsidR="008306E8">
          <w:rPr>
            <w:sz w:val="22"/>
            <w:szCs w:val="22"/>
          </w:rPr>
          <w:t>rods, local filaments and coccobacillus, local gallionella</w:t>
        </w:r>
      </w:ins>
      <w:ins w:id="647" w:author="Caitlin Page Casar" w:date="2019-06-04T20:36:00Z">
        <w:r w:rsidR="000E7619">
          <w:rPr>
            <w:sz w:val="22"/>
            <w:szCs w:val="22"/>
          </w:rPr>
          <w:t xml:space="preserve">. Internal control dominated by rods, local cocci and gallionella. </w:t>
        </w:r>
      </w:ins>
    </w:p>
    <w:p w14:paraId="7A6DAF27" w14:textId="3065FA9A" w:rsidR="00ED1607" w:rsidRDefault="00ED1607" w:rsidP="00ED1607">
      <w:pPr>
        <w:spacing w:line="276" w:lineRule="auto"/>
        <w:jc w:val="both"/>
        <w:rPr>
          <w:ins w:id="648" w:author="Caitlin Page Casar" w:date="2019-06-04T18:52:00Z"/>
          <w:sz w:val="22"/>
          <w:szCs w:val="22"/>
        </w:rPr>
      </w:pPr>
      <w:ins w:id="649" w:author="Caitlin Page Casar" w:date="2019-06-04T18:51:00Z">
        <w:r>
          <w:rPr>
            <w:sz w:val="22"/>
            <w:szCs w:val="22"/>
          </w:rPr>
          <w:t>D3:</w:t>
        </w:r>
      </w:ins>
    </w:p>
    <w:p w14:paraId="06830494" w14:textId="62496AB9" w:rsidR="00ED1607" w:rsidRDefault="00ED1607" w:rsidP="00ED1607">
      <w:pPr>
        <w:pStyle w:val="ListParagraph"/>
        <w:numPr>
          <w:ilvl w:val="0"/>
          <w:numId w:val="9"/>
        </w:numPr>
        <w:spacing w:line="276" w:lineRule="auto"/>
        <w:jc w:val="both"/>
        <w:rPr>
          <w:ins w:id="650" w:author="Caitlin Page Casar" w:date="2019-06-04T18:52:00Z"/>
          <w:sz w:val="22"/>
          <w:szCs w:val="22"/>
        </w:rPr>
      </w:pPr>
      <w:ins w:id="651" w:author="Caitlin Page Casar" w:date="2019-06-04T18:52:00Z">
        <w:r>
          <w:rPr>
            <w:sz w:val="22"/>
            <w:szCs w:val="22"/>
          </w:rPr>
          <w:t>Sand</w:t>
        </w:r>
      </w:ins>
      <w:ins w:id="652" w:author="Caitlin Page Casar" w:date="2019-06-04T20:44:00Z">
        <w:r w:rsidR="00BF4CE9">
          <w:rPr>
            <w:sz w:val="22"/>
            <w:szCs w:val="22"/>
          </w:rPr>
          <w:t xml:space="preserve"> – dominated by 0.2</w:t>
        </w:r>
      </w:ins>
      <w:ins w:id="653" w:author="Caitlin Page Casar" w:date="2019-06-04T21:57:00Z">
        <w:r w:rsidR="009323C2">
          <w:rPr>
            <w:sz w:val="22"/>
            <w:szCs w:val="22"/>
          </w:rPr>
          <w:t>μm</w:t>
        </w:r>
      </w:ins>
      <w:ins w:id="654" w:author="Caitlin Page Casar" w:date="2019-06-04T20:44:00Z">
        <w:r w:rsidR="00BF4CE9">
          <w:rPr>
            <w:sz w:val="22"/>
            <w:szCs w:val="22"/>
          </w:rPr>
          <w:t xml:space="preserve"> rods, local 0.2 vibrio and 0.2</w:t>
        </w:r>
      </w:ins>
      <w:ins w:id="655" w:author="Caitlin Page Casar" w:date="2019-06-04T21:57:00Z">
        <w:r w:rsidR="009323C2">
          <w:rPr>
            <w:sz w:val="22"/>
            <w:szCs w:val="22"/>
          </w:rPr>
          <w:t>μm</w:t>
        </w:r>
      </w:ins>
      <w:ins w:id="656" w:author="Caitlin Page Casar" w:date="2019-06-04T20:44:00Z">
        <w:r w:rsidR="00BF4CE9">
          <w:rPr>
            <w:sz w:val="22"/>
            <w:szCs w:val="22"/>
          </w:rPr>
          <w:t xml:space="preserve"> spirochetes. </w:t>
        </w:r>
      </w:ins>
    </w:p>
    <w:p w14:paraId="6B535FBB" w14:textId="77777777" w:rsidR="00ED1607" w:rsidRDefault="00ED1607" w:rsidP="00ED1607">
      <w:pPr>
        <w:pStyle w:val="ListParagraph"/>
        <w:numPr>
          <w:ilvl w:val="0"/>
          <w:numId w:val="9"/>
        </w:numPr>
        <w:spacing w:line="276" w:lineRule="auto"/>
        <w:jc w:val="both"/>
        <w:rPr>
          <w:ins w:id="657" w:author="Caitlin Page Casar" w:date="2019-06-04T18:52:00Z"/>
          <w:sz w:val="22"/>
          <w:szCs w:val="22"/>
        </w:rPr>
      </w:pPr>
      <w:ins w:id="658" w:author="Caitlin Page Casar" w:date="2019-06-04T18:52:00Z">
        <w:r>
          <w:rPr>
            <w:sz w:val="22"/>
            <w:szCs w:val="22"/>
          </w:rPr>
          <w:t>Pyrolusite</w:t>
        </w:r>
      </w:ins>
    </w:p>
    <w:p w14:paraId="788C6B16" w14:textId="77777777" w:rsidR="00ED1607" w:rsidRDefault="00ED1607" w:rsidP="00ED1607">
      <w:pPr>
        <w:pStyle w:val="ListParagraph"/>
        <w:numPr>
          <w:ilvl w:val="0"/>
          <w:numId w:val="9"/>
        </w:numPr>
        <w:spacing w:line="276" w:lineRule="auto"/>
        <w:jc w:val="both"/>
        <w:rPr>
          <w:ins w:id="659" w:author="Caitlin Page Casar" w:date="2019-06-04T18:52:00Z"/>
          <w:sz w:val="22"/>
          <w:szCs w:val="22"/>
        </w:rPr>
      </w:pPr>
      <w:ins w:id="660" w:author="Caitlin Page Casar" w:date="2019-06-04T18:52:00Z">
        <w:r>
          <w:rPr>
            <w:sz w:val="22"/>
            <w:szCs w:val="22"/>
          </w:rPr>
          <w:t>Magnetite</w:t>
        </w:r>
      </w:ins>
    </w:p>
    <w:p w14:paraId="3DF52966" w14:textId="77777777" w:rsidR="00ED1607" w:rsidRDefault="00ED1607" w:rsidP="00ED1607">
      <w:pPr>
        <w:pStyle w:val="ListParagraph"/>
        <w:numPr>
          <w:ilvl w:val="0"/>
          <w:numId w:val="9"/>
        </w:numPr>
        <w:spacing w:line="276" w:lineRule="auto"/>
        <w:jc w:val="both"/>
        <w:rPr>
          <w:ins w:id="661" w:author="Caitlin Page Casar" w:date="2019-06-04T18:52:00Z"/>
          <w:sz w:val="22"/>
          <w:szCs w:val="22"/>
        </w:rPr>
      </w:pPr>
      <w:ins w:id="662" w:author="Caitlin Page Casar" w:date="2019-06-04T18:52:00Z">
        <w:r>
          <w:rPr>
            <w:sz w:val="22"/>
            <w:szCs w:val="22"/>
          </w:rPr>
          <w:t>Hematite</w:t>
        </w:r>
      </w:ins>
    </w:p>
    <w:p w14:paraId="0141F205" w14:textId="77777777" w:rsidR="00ED1607" w:rsidRDefault="00ED1607" w:rsidP="00ED1607">
      <w:pPr>
        <w:pStyle w:val="ListParagraph"/>
        <w:numPr>
          <w:ilvl w:val="0"/>
          <w:numId w:val="9"/>
        </w:numPr>
        <w:spacing w:line="276" w:lineRule="auto"/>
        <w:jc w:val="both"/>
        <w:rPr>
          <w:ins w:id="663" w:author="Caitlin Page Casar" w:date="2019-06-04T18:52:00Z"/>
          <w:sz w:val="22"/>
          <w:szCs w:val="22"/>
        </w:rPr>
      </w:pPr>
      <w:ins w:id="664" w:author="Caitlin Page Casar" w:date="2019-06-04T18:52:00Z">
        <w:r>
          <w:rPr>
            <w:sz w:val="22"/>
            <w:szCs w:val="22"/>
          </w:rPr>
          <w:t>Pyrite</w:t>
        </w:r>
      </w:ins>
    </w:p>
    <w:p w14:paraId="59EE53A0" w14:textId="77777777" w:rsidR="00ED1607" w:rsidRDefault="00ED1607" w:rsidP="00ED1607">
      <w:pPr>
        <w:pStyle w:val="ListParagraph"/>
        <w:numPr>
          <w:ilvl w:val="0"/>
          <w:numId w:val="9"/>
        </w:numPr>
        <w:spacing w:line="276" w:lineRule="auto"/>
        <w:jc w:val="both"/>
        <w:rPr>
          <w:ins w:id="665" w:author="Caitlin Page Casar" w:date="2019-06-04T18:52:00Z"/>
          <w:sz w:val="22"/>
          <w:szCs w:val="22"/>
        </w:rPr>
      </w:pPr>
      <w:ins w:id="666" w:author="Caitlin Page Casar" w:date="2019-06-04T18:52:00Z">
        <w:r>
          <w:rPr>
            <w:sz w:val="22"/>
            <w:szCs w:val="22"/>
          </w:rPr>
          <w:t>Siderite</w:t>
        </w:r>
      </w:ins>
    </w:p>
    <w:p w14:paraId="270B089B" w14:textId="77777777" w:rsidR="00ED1607" w:rsidRDefault="00ED1607" w:rsidP="00ED1607">
      <w:pPr>
        <w:pStyle w:val="ListParagraph"/>
        <w:numPr>
          <w:ilvl w:val="0"/>
          <w:numId w:val="9"/>
        </w:numPr>
        <w:spacing w:line="276" w:lineRule="auto"/>
        <w:jc w:val="both"/>
        <w:rPr>
          <w:ins w:id="667" w:author="Caitlin Page Casar" w:date="2019-06-04T18:52:00Z"/>
          <w:sz w:val="22"/>
          <w:szCs w:val="22"/>
        </w:rPr>
      </w:pPr>
      <w:ins w:id="668" w:author="Caitlin Page Casar" w:date="2019-06-04T18:52:00Z">
        <w:r>
          <w:rPr>
            <w:sz w:val="22"/>
            <w:szCs w:val="22"/>
          </w:rPr>
          <w:t>Muscovite</w:t>
        </w:r>
      </w:ins>
    </w:p>
    <w:p w14:paraId="534BC4A7" w14:textId="2963057F" w:rsidR="00ED1607" w:rsidRPr="00ED1607" w:rsidRDefault="00ED1607" w:rsidP="00ED1607">
      <w:pPr>
        <w:pStyle w:val="ListParagraph"/>
        <w:numPr>
          <w:ilvl w:val="0"/>
          <w:numId w:val="9"/>
        </w:numPr>
        <w:spacing w:line="276" w:lineRule="auto"/>
        <w:jc w:val="both"/>
        <w:rPr>
          <w:ins w:id="669" w:author="Caitlin Page Casar" w:date="2019-06-04T18:51:00Z"/>
          <w:sz w:val="22"/>
          <w:szCs w:val="22"/>
          <w:rPrChange w:id="670" w:author="Caitlin Page Casar" w:date="2019-06-04T18:52:00Z">
            <w:rPr>
              <w:ins w:id="671" w:author="Caitlin Page Casar" w:date="2019-06-04T18:51:00Z"/>
            </w:rPr>
          </w:rPrChange>
        </w:rPr>
        <w:pPrChange w:id="672" w:author="Caitlin Page Casar" w:date="2019-06-04T18:51:00Z">
          <w:pPr>
            <w:spacing w:line="276" w:lineRule="auto"/>
            <w:jc w:val="both"/>
          </w:pPr>
        </w:pPrChange>
      </w:pPr>
      <w:ins w:id="673" w:author="Caitlin Page Casar" w:date="2019-06-04T18:52:00Z">
        <w:r>
          <w:rPr>
            <w:sz w:val="22"/>
            <w:szCs w:val="22"/>
          </w:rPr>
          <w:t>Calcite</w:t>
        </w:r>
      </w:ins>
      <w:ins w:id="674" w:author="Caitlin Page Casar" w:date="2019-06-04T20:38:00Z">
        <w:r w:rsidR="00DF1F75">
          <w:rPr>
            <w:sz w:val="22"/>
            <w:szCs w:val="22"/>
          </w:rPr>
          <w:t xml:space="preserve"> </w:t>
        </w:r>
      </w:ins>
      <w:ins w:id="675" w:author="Caitlin Page Casar" w:date="2019-06-04T20:39:00Z">
        <w:r w:rsidR="00DF1F75">
          <w:rPr>
            <w:sz w:val="22"/>
            <w:szCs w:val="22"/>
          </w:rPr>
          <w:t>–</w:t>
        </w:r>
      </w:ins>
      <w:ins w:id="676" w:author="Caitlin Page Casar" w:date="2019-06-04T20:38:00Z">
        <w:r w:rsidR="00DF1F75">
          <w:rPr>
            <w:sz w:val="22"/>
            <w:szCs w:val="22"/>
          </w:rPr>
          <w:t xml:space="preserve"> </w:t>
        </w:r>
      </w:ins>
      <w:ins w:id="677" w:author="Caitlin Page Casar" w:date="2019-06-04T20:41:00Z">
        <w:r w:rsidR="00D67EBE">
          <w:rPr>
            <w:sz w:val="22"/>
            <w:szCs w:val="22"/>
          </w:rPr>
          <w:t>Dominated by 0.2-0.5</w:t>
        </w:r>
      </w:ins>
      <w:ins w:id="678" w:author="Caitlin Page Casar" w:date="2019-06-04T21:57:00Z">
        <w:r w:rsidR="009323C2">
          <w:rPr>
            <w:sz w:val="22"/>
            <w:szCs w:val="22"/>
          </w:rPr>
          <w:t>μm</w:t>
        </w:r>
      </w:ins>
      <w:ins w:id="679" w:author="Caitlin Page Casar" w:date="2019-06-04T20:41:00Z">
        <w:r w:rsidR="00D67EBE">
          <w:rPr>
            <w:sz w:val="22"/>
            <w:szCs w:val="22"/>
          </w:rPr>
          <w:t xml:space="preserve"> rods, local 0.5</w:t>
        </w:r>
      </w:ins>
      <w:ins w:id="680" w:author="Caitlin Page Casar" w:date="2019-06-04T21:57:00Z">
        <w:r w:rsidR="009323C2">
          <w:rPr>
            <w:sz w:val="22"/>
            <w:szCs w:val="22"/>
          </w:rPr>
          <w:t>μm</w:t>
        </w:r>
      </w:ins>
      <w:ins w:id="681" w:author="Caitlin Page Casar" w:date="2019-06-04T20:41:00Z">
        <w:r w:rsidR="00D67EBE">
          <w:rPr>
            <w:sz w:val="22"/>
            <w:szCs w:val="22"/>
          </w:rPr>
          <w:t xml:space="preserve"> cocci. </w:t>
        </w:r>
      </w:ins>
      <w:ins w:id="682" w:author="Caitlin Page Casar" w:date="2019-06-04T20:39:00Z">
        <w:r w:rsidR="00DF1F75">
          <w:rPr>
            <w:sz w:val="22"/>
            <w:szCs w:val="22"/>
          </w:rPr>
          <w:t>Internal control dominated by 0.2</w:t>
        </w:r>
      </w:ins>
      <w:ins w:id="683" w:author="Caitlin Page Casar" w:date="2019-06-04T21:57:00Z">
        <w:r w:rsidR="009323C2">
          <w:rPr>
            <w:sz w:val="22"/>
            <w:szCs w:val="22"/>
          </w:rPr>
          <w:t>μm</w:t>
        </w:r>
      </w:ins>
      <w:ins w:id="684" w:author="Caitlin Page Casar" w:date="2019-06-04T20:39:00Z">
        <w:r w:rsidR="00DF1F75">
          <w:rPr>
            <w:sz w:val="22"/>
            <w:szCs w:val="22"/>
          </w:rPr>
          <w:t xml:space="preserve"> vibrio, local 0.2 rods and 0.2 cocci</w:t>
        </w:r>
      </w:ins>
    </w:p>
    <w:p w14:paraId="208EAE02" w14:textId="2588D7A0" w:rsidR="00ED1607" w:rsidRDefault="00ED1607" w:rsidP="00ED1607">
      <w:pPr>
        <w:spacing w:line="276" w:lineRule="auto"/>
        <w:jc w:val="both"/>
        <w:rPr>
          <w:ins w:id="685" w:author="Caitlin Page Casar" w:date="2019-06-04T18:52:00Z"/>
          <w:sz w:val="22"/>
          <w:szCs w:val="22"/>
        </w:rPr>
      </w:pPr>
      <w:ins w:id="686" w:author="Caitlin Page Casar" w:date="2019-06-04T18:51:00Z">
        <w:r>
          <w:rPr>
            <w:sz w:val="22"/>
            <w:szCs w:val="22"/>
          </w:rPr>
          <w:t>D6:</w:t>
        </w:r>
      </w:ins>
    </w:p>
    <w:p w14:paraId="4A6CA165" w14:textId="77777777" w:rsidR="00ED1607" w:rsidRDefault="00ED1607" w:rsidP="00ED1607">
      <w:pPr>
        <w:pStyle w:val="ListParagraph"/>
        <w:numPr>
          <w:ilvl w:val="0"/>
          <w:numId w:val="9"/>
        </w:numPr>
        <w:spacing w:line="276" w:lineRule="auto"/>
        <w:jc w:val="both"/>
        <w:rPr>
          <w:ins w:id="687" w:author="Caitlin Page Casar" w:date="2019-06-04T18:52:00Z"/>
          <w:sz w:val="22"/>
          <w:szCs w:val="22"/>
        </w:rPr>
      </w:pPr>
      <w:ins w:id="688" w:author="Caitlin Page Casar" w:date="2019-06-04T18:52:00Z">
        <w:r>
          <w:rPr>
            <w:sz w:val="22"/>
            <w:szCs w:val="22"/>
          </w:rPr>
          <w:t>Sand</w:t>
        </w:r>
      </w:ins>
    </w:p>
    <w:p w14:paraId="44787316" w14:textId="77777777" w:rsidR="00ED1607" w:rsidRDefault="00ED1607" w:rsidP="00ED1607">
      <w:pPr>
        <w:pStyle w:val="ListParagraph"/>
        <w:numPr>
          <w:ilvl w:val="0"/>
          <w:numId w:val="9"/>
        </w:numPr>
        <w:spacing w:line="276" w:lineRule="auto"/>
        <w:jc w:val="both"/>
        <w:rPr>
          <w:ins w:id="689" w:author="Caitlin Page Casar" w:date="2019-06-04T18:52:00Z"/>
          <w:sz w:val="22"/>
          <w:szCs w:val="22"/>
        </w:rPr>
      </w:pPr>
      <w:ins w:id="690" w:author="Caitlin Page Casar" w:date="2019-06-04T18:52:00Z">
        <w:r>
          <w:rPr>
            <w:sz w:val="22"/>
            <w:szCs w:val="22"/>
          </w:rPr>
          <w:t>Pyrolusite</w:t>
        </w:r>
      </w:ins>
    </w:p>
    <w:p w14:paraId="5BE3F333" w14:textId="77777777" w:rsidR="00ED1607" w:rsidRDefault="00ED1607" w:rsidP="00ED1607">
      <w:pPr>
        <w:pStyle w:val="ListParagraph"/>
        <w:numPr>
          <w:ilvl w:val="0"/>
          <w:numId w:val="9"/>
        </w:numPr>
        <w:spacing w:line="276" w:lineRule="auto"/>
        <w:jc w:val="both"/>
        <w:rPr>
          <w:ins w:id="691" w:author="Caitlin Page Casar" w:date="2019-06-04T18:52:00Z"/>
          <w:sz w:val="22"/>
          <w:szCs w:val="22"/>
        </w:rPr>
      </w:pPr>
      <w:ins w:id="692" w:author="Caitlin Page Casar" w:date="2019-06-04T18:52:00Z">
        <w:r>
          <w:rPr>
            <w:sz w:val="22"/>
            <w:szCs w:val="22"/>
          </w:rPr>
          <w:t>Magnetite</w:t>
        </w:r>
      </w:ins>
    </w:p>
    <w:p w14:paraId="52F5CE0F" w14:textId="77777777" w:rsidR="00ED1607" w:rsidRDefault="00ED1607" w:rsidP="00ED1607">
      <w:pPr>
        <w:pStyle w:val="ListParagraph"/>
        <w:numPr>
          <w:ilvl w:val="0"/>
          <w:numId w:val="9"/>
        </w:numPr>
        <w:spacing w:line="276" w:lineRule="auto"/>
        <w:jc w:val="both"/>
        <w:rPr>
          <w:ins w:id="693" w:author="Caitlin Page Casar" w:date="2019-06-04T18:52:00Z"/>
          <w:sz w:val="22"/>
          <w:szCs w:val="22"/>
        </w:rPr>
      </w:pPr>
      <w:ins w:id="694" w:author="Caitlin Page Casar" w:date="2019-06-04T18:52:00Z">
        <w:r>
          <w:rPr>
            <w:sz w:val="22"/>
            <w:szCs w:val="22"/>
          </w:rPr>
          <w:lastRenderedPageBreak/>
          <w:t>Hematite</w:t>
        </w:r>
      </w:ins>
    </w:p>
    <w:p w14:paraId="3AEEE9D2" w14:textId="77777777" w:rsidR="00ED1607" w:rsidRDefault="00ED1607" w:rsidP="00ED1607">
      <w:pPr>
        <w:pStyle w:val="ListParagraph"/>
        <w:numPr>
          <w:ilvl w:val="0"/>
          <w:numId w:val="9"/>
        </w:numPr>
        <w:spacing w:line="276" w:lineRule="auto"/>
        <w:jc w:val="both"/>
        <w:rPr>
          <w:ins w:id="695" w:author="Caitlin Page Casar" w:date="2019-06-04T18:52:00Z"/>
          <w:sz w:val="22"/>
          <w:szCs w:val="22"/>
        </w:rPr>
      </w:pPr>
      <w:ins w:id="696" w:author="Caitlin Page Casar" w:date="2019-06-04T18:52:00Z">
        <w:r>
          <w:rPr>
            <w:sz w:val="22"/>
            <w:szCs w:val="22"/>
          </w:rPr>
          <w:t>Pyrite</w:t>
        </w:r>
      </w:ins>
    </w:p>
    <w:p w14:paraId="7A8CE4FE" w14:textId="77777777" w:rsidR="00ED1607" w:rsidRDefault="00ED1607" w:rsidP="00ED1607">
      <w:pPr>
        <w:pStyle w:val="ListParagraph"/>
        <w:numPr>
          <w:ilvl w:val="0"/>
          <w:numId w:val="9"/>
        </w:numPr>
        <w:spacing w:line="276" w:lineRule="auto"/>
        <w:jc w:val="both"/>
        <w:rPr>
          <w:ins w:id="697" w:author="Caitlin Page Casar" w:date="2019-06-04T18:52:00Z"/>
          <w:sz w:val="22"/>
          <w:szCs w:val="22"/>
        </w:rPr>
      </w:pPr>
      <w:ins w:id="698" w:author="Caitlin Page Casar" w:date="2019-06-04T18:52:00Z">
        <w:r>
          <w:rPr>
            <w:sz w:val="22"/>
            <w:szCs w:val="22"/>
          </w:rPr>
          <w:t>Siderite</w:t>
        </w:r>
      </w:ins>
    </w:p>
    <w:p w14:paraId="0A39DDF6" w14:textId="77777777" w:rsidR="00ED1607" w:rsidRDefault="00ED1607" w:rsidP="00ED1607">
      <w:pPr>
        <w:pStyle w:val="ListParagraph"/>
        <w:numPr>
          <w:ilvl w:val="0"/>
          <w:numId w:val="9"/>
        </w:numPr>
        <w:spacing w:line="276" w:lineRule="auto"/>
        <w:jc w:val="both"/>
        <w:rPr>
          <w:ins w:id="699" w:author="Caitlin Page Casar" w:date="2019-06-04T18:52:00Z"/>
          <w:sz w:val="22"/>
          <w:szCs w:val="22"/>
        </w:rPr>
      </w:pPr>
      <w:ins w:id="700" w:author="Caitlin Page Casar" w:date="2019-06-04T18:52:00Z">
        <w:r>
          <w:rPr>
            <w:sz w:val="22"/>
            <w:szCs w:val="22"/>
          </w:rPr>
          <w:t>Muscovite</w:t>
        </w:r>
      </w:ins>
    </w:p>
    <w:p w14:paraId="6904D93E" w14:textId="77777777" w:rsidR="00ED1607" w:rsidRPr="00830140" w:rsidRDefault="00ED1607" w:rsidP="00ED1607">
      <w:pPr>
        <w:pStyle w:val="ListParagraph"/>
        <w:numPr>
          <w:ilvl w:val="0"/>
          <w:numId w:val="9"/>
        </w:numPr>
        <w:spacing w:line="276" w:lineRule="auto"/>
        <w:jc w:val="both"/>
        <w:rPr>
          <w:ins w:id="701" w:author="Caitlin Page Casar" w:date="2019-06-04T18:52:00Z"/>
          <w:sz w:val="22"/>
          <w:szCs w:val="22"/>
        </w:rPr>
      </w:pPr>
      <w:ins w:id="702" w:author="Caitlin Page Casar" w:date="2019-06-04T18:52:00Z">
        <w:r>
          <w:rPr>
            <w:sz w:val="22"/>
            <w:szCs w:val="22"/>
          </w:rPr>
          <w:t>Calcite</w:t>
        </w:r>
      </w:ins>
    </w:p>
    <w:p w14:paraId="0DC4D677" w14:textId="77777777" w:rsidR="00ED1607" w:rsidRPr="00ED1607" w:rsidRDefault="00ED1607" w:rsidP="00ED1607">
      <w:pPr>
        <w:spacing w:line="276" w:lineRule="auto"/>
        <w:jc w:val="both"/>
        <w:rPr>
          <w:sz w:val="22"/>
          <w:szCs w:val="22"/>
          <w:rPrChange w:id="703" w:author="Caitlin Page Casar" w:date="2019-06-04T18:51:00Z">
            <w:rPr/>
          </w:rPrChange>
        </w:rPr>
        <w:pPrChange w:id="704" w:author="Caitlin Page Casar" w:date="2019-06-04T18:51:00Z">
          <w:pPr>
            <w:pStyle w:val="ListParagraph"/>
            <w:numPr>
              <w:ilvl w:val="1"/>
              <w:numId w:val="5"/>
            </w:numPr>
            <w:spacing w:line="276" w:lineRule="auto"/>
            <w:ind w:left="1440" w:hanging="360"/>
            <w:jc w:val="both"/>
          </w:pPr>
        </w:pPrChange>
      </w:pP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705" w:author="Caitlin Page Casar" w:date="2019-06-04T17:30:00Z">
        <w:r>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706"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707" w:author="Caitlin Page Casar" w:date="2019-06-03T15:27:00Z">
        <w:r w:rsidDel="00940E29">
          <w:rPr>
            <w:rFonts w:ascii="TimesNewRomanPSMT" w:hAnsi="TimesNewRomanPSMT"/>
            <w:b/>
            <w:color w:val="7F7F7F" w:themeColor="text1" w:themeTint="80"/>
            <w:sz w:val="18"/>
            <w:szCs w:val="18"/>
          </w:rPr>
          <w:delText>x</w:delText>
        </w:r>
      </w:del>
      <w:ins w:id="708"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709"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710"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711"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712"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713" w:author="Caitlin Page Casar" w:date="2019-06-04T17:31:00Z">
        <w:r w:rsidR="00917DF5">
          <w:rPr>
            <w:rFonts w:ascii="TimesNewRomanPSMT" w:hAnsi="TimesNewRomanPSMT"/>
            <w:color w:val="7F7F7F" w:themeColor="text1" w:themeTint="80"/>
            <w:sz w:val="18"/>
            <w:szCs w:val="18"/>
          </w:rPr>
          <w:t xml:space="preserve"> of glass slides and mineral coupons</w:t>
        </w:r>
      </w:ins>
      <w:ins w:id="714" w:author="Caitlin Page Casar" w:date="2019-06-04T17:32:00Z">
        <w:r w:rsidR="00917DF5">
          <w:rPr>
            <w:rFonts w:ascii="TimesNewRomanPSMT" w:hAnsi="TimesNewRomanPSMT"/>
            <w:color w:val="7F7F7F" w:themeColor="text1" w:themeTint="80"/>
            <w:sz w:val="18"/>
            <w:szCs w:val="18"/>
          </w:rPr>
          <w:t xml:space="preserve"> and </w:t>
        </w:r>
      </w:ins>
      <w:ins w:id="715" w:author="Caitlin Page Casar" w:date="2019-06-04T17:34:00Z">
        <w:r w:rsidR="00917DF5">
          <w:rPr>
            <w:rFonts w:ascii="TimesNewRomanPSMT" w:hAnsi="TimesNewRomanPSMT"/>
            <w:color w:val="7F7F7F" w:themeColor="text1" w:themeTint="80"/>
            <w:sz w:val="18"/>
            <w:szCs w:val="18"/>
          </w:rPr>
          <w:t>f</w:t>
        </w:r>
      </w:ins>
      <w:ins w:id="716" w:author="Caitlin Page Casar" w:date="2019-06-04T17:32:00Z">
        <w:r w:rsidR="00917DF5">
          <w:rPr>
            <w:rFonts w:ascii="TimesNewRomanPSMT" w:hAnsi="TimesNewRomanPSMT"/>
            <w:color w:val="7F7F7F" w:themeColor="text1" w:themeTint="80"/>
            <w:sz w:val="18"/>
            <w:szCs w:val="18"/>
          </w:rPr>
          <w:t>iltered</w:t>
        </w:r>
      </w:ins>
      <w:ins w:id="717" w:author="Caitlin Page Casar" w:date="2019-06-04T17:34:00Z">
        <w:r w:rsidR="00917DF5">
          <w:rPr>
            <w:rFonts w:ascii="TimesNewRomanPSMT" w:hAnsi="TimesNewRomanPSMT"/>
            <w:color w:val="7F7F7F" w:themeColor="text1" w:themeTint="80"/>
            <w:sz w:val="18"/>
            <w:szCs w:val="18"/>
          </w:rPr>
          <w:t xml:space="preserve"> </w:t>
        </w:r>
      </w:ins>
      <w:ins w:id="718"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719" w:author="Caitlin Page Casar" w:date="2019-06-04T17:32:00Z">
        <w:r w:rsidR="00917DF5">
          <w:rPr>
            <w:rFonts w:ascii="TimesNewRomanPSMT" w:hAnsi="TimesNewRomanPSMT"/>
            <w:color w:val="7F7F7F" w:themeColor="text1" w:themeTint="80"/>
            <w:sz w:val="18"/>
            <w:szCs w:val="18"/>
          </w:rPr>
          <w:t xml:space="preserve"> Minerals and </w:t>
        </w:r>
      </w:ins>
      <w:del w:id="720"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721" w:author="Caitlin Page Casar" w:date="2019-06-04T17:32:00Z">
        <w:r w:rsidR="00917DF5">
          <w:rPr>
            <w:rFonts w:ascii="TimesNewRomanPSMT" w:hAnsi="TimesNewRomanPSMT"/>
            <w:color w:val="7F7F7F" w:themeColor="text1" w:themeTint="80"/>
            <w:sz w:val="18"/>
            <w:szCs w:val="18"/>
          </w:rPr>
          <w:t xml:space="preserve">fluids are denoted by squares and </w:t>
        </w:r>
      </w:ins>
      <w:ins w:id="722" w:author="Caitlin Page Casar" w:date="2019-06-04T17:33:00Z">
        <w:r w:rsidR="00917DF5">
          <w:rPr>
            <w:rFonts w:ascii="TimesNewRomanPSMT" w:hAnsi="TimesNewRomanPSMT"/>
            <w:color w:val="7F7F7F" w:themeColor="text1" w:themeTint="80"/>
            <w:sz w:val="18"/>
            <w:szCs w:val="18"/>
          </w:rPr>
          <w:t>circles,</w:t>
        </w:r>
      </w:ins>
      <w:ins w:id="723"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724"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725" w:author="Caitlin Page Casar" w:date="2019-05-26T18:59:00Z">
        <w:r w:rsidR="004F63A3">
          <w:rPr>
            <w:rFonts w:ascii="TimesNewRomanPSMT" w:hAnsi="TimesNewRomanPSMT"/>
            <w:color w:val="7F7F7F" w:themeColor="text1" w:themeTint="80"/>
            <w:sz w:val="18"/>
            <w:szCs w:val="18"/>
          </w:rPr>
          <w:t xml:space="preserve"> </w:t>
        </w:r>
      </w:ins>
      <w:ins w:id="726"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727" w:author="Caitlin Page Casar" w:date="2019-05-26T19:01:00Z">
        <w:r w:rsidR="004F63A3">
          <w:rPr>
            <w:rFonts w:ascii="TimesNewRomanPSMT" w:hAnsi="TimesNewRomanPSMT"/>
            <w:color w:val="7F7F7F" w:themeColor="text1" w:themeTint="80"/>
            <w:sz w:val="18"/>
            <w:szCs w:val="18"/>
          </w:rPr>
          <w:t>t D6.</w:t>
        </w:r>
      </w:ins>
      <w:ins w:id="728"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729" w:author="Caitlin Page Casar" w:date="2019-06-03T15:27:00Z"/>
          <w:rFonts w:ascii="Calibri" w:hAnsi="Calibri" w:cs="Calibri"/>
          <w:b/>
        </w:rPr>
      </w:pPr>
    </w:p>
    <w:p w14:paraId="4184C805" w14:textId="434F57CD" w:rsidR="00940E29" w:rsidRDefault="00FD7A42" w:rsidP="00892EDF">
      <w:pPr>
        <w:jc w:val="center"/>
        <w:rPr>
          <w:ins w:id="730" w:author="Caitlin Page Casar" w:date="2019-06-03T15:27:00Z"/>
          <w:rFonts w:ascii="Calibri" w:hAnsi="Calibri" w:cs="Calibri"/>
          <w:b/>
        </w:rPr>
        <w:pPrChange w:id="731" w:author="Caitlin Page Casar" w:date="2019-06-04T16:24:00Z">
          <w:pPr/>
        </w:pPrChange>
      </w:pPr>
      <w:ins w:id="732"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4">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733" w:author="Caitlin Page Casar" w:date="2019-06-04T16:24:00Z"/>
          <w:b/>
          <w:color w:val="808080" w:themeColor="background1" w:themeShade="80"/>
          <w:sz w:val="18"/>
          <w:szCs w:val="18"/>
        </w:rPr>
      </w:pPr>
    </w:p>
    <w:p w14:paraId="707EA97A" w14:textId="674E3273" w:rsidR="00940E29" w:rsidRPr="007020A1" w:rsidRDefault="00940E29" w:rsidP="00067A57">
      <w:pPr>
        <w:rPr>
          <w:ins w:id="734" w:author="Caitlin Page Casar" w:date="2019-05-22T16:37:00Z"/>
          <w:color w:val="808080" w:themeColor="background1" w:themeShade="80"/>
          <w:sz w:val="18"/>
          <w:szCs w:val="18"/>
          <w:rPrChange w:id="735" w:author="Caitlin Page Casar" w:date="2019-06-03T15:27:00Z">
            <w:rPr>
              <w:ins w:id="736" w:author="Caitlin Page Casar" w:date="2019-05-22T16:37:00Z"/>
              <w:rFonts w:ascii="Calibri" w:hAnsi="Calibri" w:cs="Calibri"/>
              <w:b/>
            </w:rPr>
          </w:rPrChange>
        </w:rPr>
      </w:pPr>
      <w:ins w:id="737" w:author="Caitlin Page Casar" w:date="2019-06-03T15:27:00Z">
        <w:r w:rsidRPr="00940E29">
          <w:rPr>
            <w:b/>
            <w:color w:val="808080" w:themeColor="background1" w:themeShade="80"/>
            <w:sz w:val="18"/>
            <w:szCs w:val="18"/>
            <w:rPrChange w:id="738"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739" w:author="Caitlin Page Casar" w:date="2019-06-03T15:28:00Z">
        <w:r w:rsidR="007020A1">
          <w:rPr>
            <w:color w:val="808080" w:themeColor="background1" w:themeShade="80"/>
            <w:sz w:val="18"/>
            <w:szCs w:val="18"/>
          </w:rPr>
          <w:t xml:space="preserve">film communities on glass slides and mineral surfaces. Scale bars represent </w:t>
        </w:r>
      </w:ins>
      <w:ins w:id="740" w:author="Caitlin Page Casar" w:date="2019-06-04T16:25:00Z">
        <w:r w:rsidR="00824F41">
          <w:rPr>
            <w:color w:val="808080" w:themeColor="background1" w:themeShade="80"/>
            <w:sz w:val="18"/>
            <w:szCs w:val="18"/>
          </w:rPr>
          <w:t>1</w:t>
        </w:r>
      </w:ins>
      <w:ins w:id="741" w:author="Caitlin Page Casar" w:date="2019-06-03T15:28:00Z">
        <w:r w:rsidR="007020A1" w:rsidRPr="007020A1">
          <w:rPr>
            <w:color w:val="808080" w:themeColor="background1" w:themeShade="80"/>
            <w:sz w:val="18"/>
            <w:szCs w:val="18"/>
          </w:rPr>
          <w:t>0</w:t>
        </w:r>
      </w:ins>
      <w:ins w:id="742" w:author="Caitlin Page Casar" w:date="2019-06-03T15:30:00Z">
        <w:r w:rsidR="007020A1" w:rsidRPr="007020A1">
          <w:rPr>
            <w:color w:val="808080" w:themeColor="background1" w:themeShade="80"/>
            <w:sz w:val="18"/>
            <w:szCs w:val="18"/>
            <w:shd w:val="clear" w:color="auto" w:fill="FFFFFF"/>
            <w:rPrChange w:id="743"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77823AFC"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744" w:author="Caitlin Page Casar" w:date="2019-06-04T13:51:00Z">
        <w:r w:rsidRPr="007F286F" w:rsidDel="00C70A24">
          <w:rPr>
            <w:rFonts w:ascii="TimesNewRomanPSMT" w:hAnsi="TimesNewRomanPSMT"/>
            <w:sz w:val="22"/>
            <w:szCs w:val="22"/>
          </w:rPr>
          <w:delText xml:space="preserve">Thermodynamic models </w:delText>
        </w:r>
      </w:del>
      <w:ins w:id="745"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746"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747" w:author="Caitlin Page Casar" w:date="2019-06-05T10:24:00Z">
        <w:r w:rsidRPr="007F286F" w:rsidDel="00C71D64">
          <w:rPr>
            <w:rFonts w:ascii="TimesNewRomanPSMT" w:hAnsi="TimesNewRomanPSMT"/>
            <w:sz w:val="22"/>
            <w:szCs w:val="22"/>
          </w:rPr>
          <w:delText>very favorable</w:delText>
        </w:r>
      </w:del>
      <w:ins w:id="748"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749" w:author="Caitlin Page Casar" w:date="2019-06-05T10:24:00Z">
        <w:r w:rsidRPr="007F286F" w:rsidDel="00C71D64">
          <w:rPr>
            <w:rFonts w:ascii="TimesNewRomanPSMT" w:hAnsi="TimesNewRomanPSMT"/>
            <w:sz w:val="22"/>
            <w:szCs w:val="22"/>
          </w:rPr>
          <w:delText xml:space="preserve">metabolism </w:delText>
        </w:r>
      </w:del>
      <w:ins w:id="750"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751"/>
      <w:r>
        <w:rPr>
          <w:rFonts w:ascii="TimesNewRomanPSMT" w:hAnsi="TimesNewRomanPSMT"/>
          <w:sz w:val="22"/>
          <w:szCs w:val="22"/>
        </w:rPr>
        <w:t>monoxide</w:t>
      </w:r>
      <w:commentRangeEnd w:id="751"/>
      <w:r w:rsidR="00C71D64">
        <w:rPr>
          <w:rStyle w:val="CommentReference"/>
        </w:rPr>
        <w:commentReference w:id="751"/>
      </w:r>
      <w:r w:rsidRPr="007F286F">
        <w:rPr>
          <w:rFonts w:ascii="TimesNewRomanPSMT" w:hAnsi="TimesNewRomanPSMT"/>
          <w:sz w:val="22"/>
          <w:szCs w:val="22"/>
        </w:rPr>
        <w:t xml:space="preserve"> is abundant, thus this metabolism may actually be move favorable in terms of energy density.</w:t>
      </w:r>
      <w:ins w:id="752" w:author="Caitlin Page Casar" w:date="2019-06-05T10:24:00Z">
        <w:r w:rsidR="00C71D64">
          <w:rPr>
            <w:rFonts w:ascii="TimesNewRomanPSMT" w:hAnsi="TimesNewRomanPSMT"/>
            <w:sz w:val="22"/>
            <w:szCs w:val="22"/>
          </w:rPr>
          <w:t xml:space="preserve"> </w:t>
        </w:r>
      </w:ins>
      <w:ins w:id="753"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DeMMO sites, we expected results from experiments with pyrolusite to be distinct from experiments with other minerals. Indeed, </w:t>
      </w:r>
      <w:del w:id="754" w:author="Caitlin Page Casar" w:date="2019-06-04T13:48:00Z">
        <w:r w:rsidDel="007007C0">
          <w:rPr>
            <w:rFonts w:ascii="TimesNewRomanPSMT" w:hAnsi="TimesNewRomanPSMT"/>
            <w:sz w:val="22"/>
            <w:szCs w:val="22"/>
          </w:rPr>
          <w:delText>microbial community and cell density</w:delText>
        </w:r>
      </w:del>
      <w:ins w:id="755"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756" w:author="Caitlin Page Casar" w:date="2019-06-04T13:48:00Z">
        <w:r w:rsidDel="007007C0">
          <w:rPr>
            <w:rFonts w:ascii="TimesNewRomanPSMT" w:hAnsi="TimesNewRomanPSMT"/>
            <w:sz w:val="22"/>
            <w:szCs w:val="22"/>
          </w:rPr>
          <w:delText>may be a favorable surface for</w:delText>
        </w:r>
      </w:del>
      <w:ins w:id="757"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758"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colonization by specific taxa at DeMMO</w:t>
      </w:r>
      <w:ins w:id="759"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760" w:author="Caitlin Page Casar" w:date="2019-06-04T13:53:00Z"/>
          <w:rFonts w:ascii="TimesNewRomanPSMT" w:hAnsi="TimesNewRomanPSMT"/>
          <w:sz w:val="22"/>
          <w:szCs w:val="22"/>
        </w:rPr>
      </w:pPr>
    </w:p>
    <w:p w14:paraId="7E3C0AB3" w14:textId="5F2A2C01" w:rsidR="00B645B1" w:rsidDel="00C70A24" w:rsidRDefault="00B645B1" w:rsidP="00B645B1">
      <w:pPr>
        <w:rPr>
          <w:del w:id="761" w:author="Caitlin Page Casar" w:date="2019-06-04T13:53:00Z"/>
          <w:sz w:val="20"/>
          <w:szCs w:val="20"/>
        </w:rPr>
      </w:pPr>
      <w:del w:id="762"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763" w:author="Caitlin Page Casar" w:date="2019-06-04T13:53:00Z"/>
          <w:sz w:val="20"/>
          <w:szCs w:val="20"/>
        </w:rPr>
      </w:pPr>
      <w:del w:id="764"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rsidP="00C70A24">
      <w:pPr>
        <w:pStyle w:val="ListParagraph"/>
        <w:numPr>
          <w:ilvl w:val="1"/>
          <w:numId w:val="7"/>
        </w:numPr>
        <w:rPr>
          <w:ins w:id="765" w:author="Caitlin Page Casar" w:date="2019-06-04T14:05:00Z"/>
          <w:rFonts w:ascii="Calibri" w:hAnsi="Calibri" w:cs="Calibri"/>
          <w:b/>
          <w:rPrChange w:id="766" w:author="Caitlin Page Casar" w:date="2019-06-04T14:06:00Z">
            <w:rPr>
              <w:ins w:id="767" w:author="Caitlin Page Casar" w:date="2019-06-04T14:05:00Z"/>
            </w:rPr>
          </w:rPrChange>
        </w:rPr>
        <w:pPrChange w:id="768" w:author="Caitlin Page Casar" w:date="2019-06-04T14:06:00Z">
          <w:pPr/>
        </w:pPrChange>
      </w:pPr>
      <w:del w:id="769" w:author="Caitlin Page Casar" w:date="2019-06-04T14:05:00Z">
        <w:r w:rsidRPr="00C70A24" w:rsidDel="00C70A24">
          <w:rPr>
            <w:rFonts w:ascii="Calibri" w:hAnsi="Calibri" w:cs="Calibri"/>
            <w:b/>
            <w:rPrChange w:id="770" w:author="Caitlin Page Casar" w:date="2019-06-04T14:05:00Z">
              <w:rPr/>
            </w:rPrChange>
          </w:rPr>
          <w:delText xml:space="preserve">4.2 </w:delText>
        </w:r>
      </w:del>
      <w:r w:rsidRPr="00C70A24">
        <w:rPr>
          <w:rFonts w:ascii="Calibri" w:hAnsi="Calibri" w:cs="Calibri"/>
          <w:b/>
          <w:rPrChange w:id="771"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772" w:author="Caitlin Page Casar" w:date="2019-06-04T21:28:00Z"/>
          <w:sz w:val="22"/>
          <w:szCs w:val="22"/>
          <w:rPrChange w:id="773" w:author="Caitlin Page Casar" w:date="2019-06-05T16:43:00Z">
            <w:rPr>
              <w:ins w:id="774" w:author="Caitlin Page Casar" w:date="2019-06-04T21:28:00Z"/>
              <w:rFonts w:ascii="TimesNewRomanPSMT" w:hAnsi="TimesNewRomanPSMT"/>
              <w:sz w:val="22"/>
              <w:szCs w:val="22"/>
            </w:rPr>
          </w:rPrChange>
        </w:rPr>
      </w:pPr>
      <w:ins w:id="775" w:author="Caitlin Page Casar" w:date="2019-06-04T20:56:00Z">
        <w:r>
          <w:rPr>
            <w:rFonts w:ascii="TimesNewRomanPSMT" w:hAnsi="TimesNewRomanPSMT"/>
            <w:sz w:val="22"/>
            <w:szCs w:val="22"/>
          </w:rPr>
          <w:t>Generally, fluid communities are more taxonomically rich and phylogenetically diverse than their biofilm counterparts</w:t>
        </w:r>
      </w:ins>
      <w:ins w:id="776" w:author="Caitlin Page Casar" w:date="2019-06-04T20:58:00Z">
        <w:r>
          <w:rPr>
            <w:rFonts w:ascii="TimesNewRomanPSMT" w:hAnsi="TimesNewRomanPSMT"/>
            <w:sz w:val="22"/>
            <w:szCs w:val="22"/>
          </w:rPr>
          <w:t xml:space="preserve">, suggesting specialists inhabit biofilm communities. </w:t>
        </w:r>
      </w:ins>
      <w:ins w:id="777" w:author="Caitlin Page Casar" w:date="2019-06-04T21:10:00Z">
        <w:r w:rsidR="00E058AC">
          <w:rPr>
            <w:rFonts w:ascii="TimesNewRomanPSMT" w:hAnsi="TimesNewRomanPSMT"/>
            <w:sz w:val="22"/>
            <w:szCs w:val="22"/>
          </w:rPr>
          <w:t xml:space="preserve">Colonization by specialists may </w:t>
        </w:r>
      </w:ins>
      <w:ins w:id="778" w:author="Caitlin Page Casar" w:date="2019-06-04T21:13:00Z">
        <w:r w:rsidR="00E058AC">
          <w:rPr>
            <w:rFonts w:ascii="TimesNewRomanPSMT" w:hAnsi="TimesNewRomanPSMT"/>
            <w:sz w:val="22"/>
            <w:szCs w:val="22"/>
          </w:rPr>
          <w:t xml:space="preserve">indicate </w:t>
        </w:r>
      </w:ins>
      <w:ins w:id="779" w:author="Caitlin Page Casar" w:date="2019-06-04T21:11:00Z">
        <w:r w:rsidR="00E058AC">
          <w:rPr>
            <w:rFonts w:ascii="TimesNewRomanPSMT" w:hAnsi="TimesNewRomanPSMT"/>
            <w:sz w:val="22"/>
            <w:szCs w:val="22"/>
          </w:rPr>
          <w:t xml:space="preserve">only a subpopulation </w:t>
        </w:r>
      </w:ins>
      <w:ins w:id="780" w:author="Caitlin Page Casar" w:date="2019-06-05T10:32:00Z">
        <w:r w:rsidR="002A0394">
          <w:rPr>
            <w:rFonts w:ascii="TimesNewRomanPSMT" w:hAnsi="TimesNewRomanPSMT"/>
            <w:sz w:val="22"/>
            <w:szCs w:val="22"/>
          </w:rPr>
          <w:t xml:space="preserve">of the microbiome </w:t>
        </w:r>
      </w:ins>
      <w:ins w:id="781" w:author="Caitlin Page Casar" w:date="2019-06-04T21:11:00Z">
        <w:r w:rsidR="00E058AC">
          <w:rPr>
            <w:rFonts w:ascii="TimesNewRomanPSMT" w:hAnsi="TimesNewRomanPSMT"/>
            <w:sz w:val="22"/>
            <w:szCs w:val="22"/>
          </w:rPr>
          <w:t>is c</w:t>
        </w:r>
      </w:ins>
      <w:ins w:id="782" w:author="Caitlin Page Casar" w:date="2019-06-04T21:12:00Z">
        <w:r w:rsidR="00E058AC">
          <w:rPr>
            <w:rFonts w:ascii="TimesNewRomanPSMT" w:hAnsi="TimesNewRomanPSMT"/>
            <w:sz w:val="22"/>
            <w:szCs w:val="22"/>
          </w:rPr>
          <w:t>apable of biofilm formation or using minerals as sources of energy</w:t>
        </w:r>
      </w:ins>
      <w:ins w:id="783" w:author="Caitlin Page Casar" w:date="2019-06-04T21:13:00Z">
        <w:r w:rsidR="00E058AC">
          <w:rPr>
            <w:rFonts w:ascii="TimesNewRomanPSMT" w:hAnsi="TimesNewRomanPSMT"/>
            <w:sz w:val="22"/>
            <w:szCs w:val="22"/>
          </w:rPr>
          <w:t xml:space="preserve">. </w:t>
        </w:r>
      </w:ins>
      <w:ins w:id="784" w:author="Caitlin Page Casar" w:date="2019-06-04T21:17:00Z">
        <w:r w:rsidR="00E058AC">
          <w:rPr>
            <w:rFonts w:ascii="TimesNewRomanPSMT" w:hAnsi="TimesNewRomanPSMT"/>
            <w:sz w:val="22"/>
            <w:szCs w:val="22"/>
          </w:rPr>
          <w:t>Alternatively, c</w:t>
        </w:r>
      </w:ins>
      <w:ins w:id="785" w:author="Caitlin Page Casar" w:date="2019-06-04T21:15:00Z">
        <w:r w:rsidR="00E058AC">
          <w:rPr>
            <w:rFonts w:ascii="TimesNewRomanPSMT" w:hAnsi="TimesNewRomanPSMT"/>
            <w:sz w:val="22"/>
            <w:szCs w:val="22"/>
          </w:rPr>
          <w:t>ompetition for dissolved substrates</w:t>
        </w:r>
      </w:ins>
      <w:ins w:id="786" w:author="Caitlin Page Casar" w:date="2019-06-04T21:16:00Z">
        <w:r w:rsidR="00E058AC">
          <w:rPr>
            <w:rFonts w:ascii="TimesNewRomanPSMT" w:hAnsi="TimesNewRomanPSMT"/>
            <w:sz w:val="22"/>
            <w:szCs w:val="22"/>
          </w:rPr>
          <w:t xml:space="preserve"> may promote mineral colonization by opportunists</w:t>
        </w:r>
      </w:ins>
      <w:ins w:id="787" w:author="Caitlin Page Casar" w:date="2019-06-04T21:17:00Z">
        <w:r w:rsidR="00E058AC">
          <w:rPr>
            <w:rFonts w:ascii="TimesNewRomanPSMT" w:hAnsi="TimesNewRomanPSMT"/>
            <w:sz w:val="22"/>
            <w:szCs w:val="22"/>
          </w:rPr>
          <w:t xml:space="preserve"> capable of </w:t>
        </w:r>
      </w:ins>
      <w:ins w:id="788" w:author="Caitlin Page Casar" w:date="2019-06-04T21:16:00Z">
        <w:r w:rsidR="00E058AC">
          <w:rPr>
            <w:rFonts w:ascii="TimesNewRomanPSMT" w:hAnsi="TimesNewRomanPSMT"/>
            <w:sz w:val="22"/>
            <w:szCs w:val="22"/>
          </w:rPr>
          <w:t>taking advantage of energy available in minerals</w:t>
        </w:r>
      </w:ins>
      <w:ins w:id="789" w:author="Caitlin Page Casar" w:date="2019-06-04T21:15:00Z">
        <w:r w:rsidR="00E058AC">
          <w:rPr>
            <w:rFonts w:ascii="TimesNewRomanPSMT" w:hAnsi="TimesNewRomanPSMT"/>
            <w:sz w:val="22"/>
            <w:szCs w:val="22"/>
          </w:rPr>
          <w:t xml:space="preserve">. </w:t>
        </w:r>
      </w:ins>
      <w:ins w:id="790" w:author="Caitlin Page Casar" w:date="2019-06-05T16:37:00Z">
        <w:r w:rsidR="000C3BF1">
          <w:rPr>
            <w:sz w:val="22"/>
            <w:szCs w:val="22"/>
          </w:rPr>
          <w:t>Diversity has been shown to</w:t>
        </w:r>
        <w:r w:rsidR="000C3BF1">
          <w:rPr>
            <w:sz w:val="22"/>
            <w:szCs w:val="22"/>
          </w:rPr>
          <w:t xml:space="preserve"> </w:t>
        </w:r>
      </w:ins>
      <w:ins w:id="791" w:author="Caitlin Page Casar" w:date="2019-06-05T16:45:00Z">
        <w:r w:rsidR="00D2401D">
          <w:rPr>
            <w:sz w:val="22"/>
            <w:szCs w:val="22"/>
          </w:rPr>
          <w:t xml:space="preserve">significantly </w:t>
        </w:r>
      </w:ins>
      <w:ins w:id="792" w:author="Caitlin Page Casar" w:date="2019-06-05T16:37:00Z">
        <w:r w:rsidR="000C3BF1">
          <w:rPr>
            <w:sz w:val="22"/>
            <w:szCs w:val="22"/>
          </w:rPr>
          <w:t xml:space="preserve">increase </w:t>
        </w:r>
      </w:ins>
      <w:ins w:id="793" w:author="Caitlin Page Casar" w:date="2019-06-05T16:48:00Z">
        <w:r w:rsidR="00D2401D">
          <w:rPr>
            <w:sz w:val="22"/>
            <w:szCs w:val="22"/>
          </w:rPr>
          <w:t>within the first few days of</w:t>
        </w:r>
      </w:ins>
      <w:ins w:id="794" w:author="Caitlin Page Casar" w:date="2019-06-05T16:37:00Z">
        <w:r w:rsidR="000C3BF1">
          <w:rPr>
            <w:sz w:val="22"/>
            <w:szCs w:val="22"/>
          </w:rPr>
          <w:t xml:space="preserve"> </w:t>
        </w:r>
      </w:ins>
      <w:ins w:id="795" w:author="Caitlin Page Casar" w:date="2019-06-05T16:38:00Z">
        <w:r w:rsidR="000C3BF1">
          <w:rPr>
            <w:sz w:val="22"/>
            <w:szCs w:val="22"/>
          </w:rPr>
          <w:t xml:space="preserve">biofilm </w:t>
        </w:r>
      </w:ins>
      <w:ins w:id="796" w:author="Caitlin Page Casar" w:date="2019-06-05T16:37:00Z">
        <w:r w:rsidR="000C3BF1">
          <w:rPr>
            <w:sz w:val="22"/>
            <w:szCs w:val="22"/>
          </w:rPr>
          <w:t>development</w:t>
        </w:r>
      </w:ins>
      <w:ins w:id="797" w:author="Caitlin Page Casar" w:date="2019-06-05T16:42:00Z">
        <w:r w:rsidR="000C3BF1">
          <w:rPr>
            <w:sz w:val="22"/>
            <w:szCs w:val="22"/>
          </w:rPr>
          <w:t xml:space="preserve"> </w:t>
        </w:r>
      </w:ins>
      <w:ins w:id="798" w:author="Caitlin Page Casar" w:date="2019-06-05T16:49:00Z">
        <w:r w:rsidR="00D2401D">
          <w:rPr>
            <w:sz w:val="22"/>
            <w:szCs w:val="22"/>
          </w:rPr>
          <w:t>and remain relatively stable on</w:t>
        </w:r>
      </w:ins>
      <w:ins w:id="799" w:author="Caitlin Page Casar" w:date="2019-06-05T16:42:00Z">
        <w:r w:rsidR="000C3BF1">
          <w:rPr>
            <w:sz w:val="22"/>
            <w:szCs w:val="22"/>
          </w:rPr>
          <w:t xml:space="preserve"> timescales</w:t>
        </w:r>
      </w:ins>
      <w:ins w:id="800" w:author="Caitlin Page Casar" w:date="2019-06-05T16:49:00Z">
        <w:r w:rsidR="00D2401D">
          <w:rPr>
            <w:sz w:val="22"/>
            <w:szCs w:val="22"/>
          </w:rPr>
          <w:t xml:space="preserve"> similar</w:t>
        </w:r>
      </w:ins>
      <w:ins w:id="801" w:author="Caitlin Page Casar" w:date="2019-06-05T16:42:00Z">
        <w:r w:rsidR="000C3BF1">
          <w:rPr>
            <w:sz w:val="22"/>
            <w:szCs w:val="22"/>
          </w:rPr>
          <w:t xml:space="preserve"> to our study</w:t>
        </w:r>
      </w:ins>
      <w:ins w:id="802" w:author="Caitlin Page Casar" w:date="2019-06-05T16:39:00Z">
        <w:r w:rsidR="000C3BF1">
          <w:rPr>
            <w:sz w:val="22"/>
            <w:szCs w:val="22"/>
          </w:rPr>
          <w:t xml:space="preserve"> </w:t>
        </w:r>
      </w:ins>
      <w:ins w:id="803"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804" w:author="Caitlin Page Casar" w:date="2019-06-05T16:40:00Z">
        <w:r w:rsidR="000C3BF1" w:rsidRPr="000C3BF1">
          <w:rPr>
            <w:sz w:val="22"/>
            <w:rPrChange w:id="805" w:author="Caitlin Page Casar" w:date="2019-06-05T16:40:00Z">
              <w:rPr/>
            </w:rPrChange>
          </w:rPr>
          <w:t xml:space="preserve">(Gulmann </w:t>
        </w:r>
        <w:r w:rsidR="000C3BF1" w:rsidRPr="000C3BF1">
          <w:rPr>
            <w:i/>
            <w:iCs/>
            <w:sz w:val="22"/>
            <w:rPrChange w:id="806" w:author="Caitlin Page Casar" w:date="2019-06-05T16:40:00Z">
              <w:rPr>
                <w:i/>
                <w:iCs/>
              </w:rPr>
            </w:rPrChange>
          </w:rPr>
          <w:t>et al.</w:t>
        </w:r>
        <w:r w:rsidR="000C3BF1" w:rsidRPr="000C3BF1">
          <w:rPr>
            <w:sz w:val="22"/>
            <w:rPrChange w:id="807" w:author="Caitlin Page Casar" w:date="2019-06-05T16:40:00Z">
              <w:rPr/>
            </w:rPrChange>
          </w:rPr>
          <w:t>, 2015)</w:t>
        </w:r>
        <w:r w:rsidR="000C3BF1">
          <w:rPr>
            <w:sz w:val="22"/>
            <w:szCs w:val="22"/>
          </w:rPr>
          <w:fldChar w:fldCharType="end"/>
        </w:r>
      </w:ins>
      <w:ins w:id="808" w:author="Caitlin Page Casar" w:date="2019-06-05T16:39:00Z">
        <w:r w:rsidR="000C3BF1">
          <w:rPr>
            <w:sz w:val="22"/>
            <w:szCs w:val="22"/>
          </w:rPr>
          <w:t>.</w:t>
        </w:r>
      </w:ins>
      <w:ins w:id="809" w:author="Caitlin Page Casar" w:date="2019-06-05T16:37:00Z">
        <w:r w:rsidR="000C3BF1">
          <w:rPr>
            <w:sz w:val="22"/>
            <w:szCs w:val="22"/>
          </w:rPr>
          <w:t xml:space="preserve"> </w:t>
        </w:r>
      </w:ins>
      <w:ins w:id="810" w:author="Caitlin Page Casar" w:date="2019-06-05T16:49:00Z">
        <w:r w:rsidR="00D2401D">
          <w:rPr>
            <w:sz w:val="22"/>
            <w:szCs w:val="22"/>
          </w:rPr>
          <w:t xml:space="preserve">We </w:t>
        </w:r>
      </w:ins>
      <w:ins w:id="811" w:author="Caitlin Page Casar" w:date="2019-06-05T16:43:00Z">
        <w:r w:rsidR="000C3BF1">
          <w:rPr>
            <w:sz w:val="22"/>
            <w:szCs w:val="22"/>
          </w:rPr>
          <w:t>found</w:t>
        </w:r>
      </w:ins>
      <w:ins w:id="812" w:author="Caitlin Page Casar" w:date="2019-06-05T16:37:00Z">
        <w:r w:rsidR="000C3BF1">
          <w:rPr>
            <w:sz w:val="22"/>
            <w:szCs w:val="22"/>
          </w:rPr>
          <w:t xml:space="preserve"> no clear trends in diversity </w:t>
        </w:r>
      </w:ins>
      <w:ins w:id="813" w:author="Caitlin Page Casar" w:date="2019-06-05T16:43:00Z">
        <w:r w:rsidR="00D2401D">
          <w:rPr>
            <w:sz w:val="22"/>
            <w:szCs w:val="22"/>
          </w:rPr>
          <w:t xml:space="preserve">or </w:t>
        </w:r>
      </w:ins>
      <w:ins w:id="814"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815" w:author="Caitlin Page Casar" w:date="2019-06-05T16:44:00Z">
        <w:r w:rsidR="00D2401D">
          <w:rPr>
            <w:sz w:val="22"/>
            <w:szCs w:val="22"/>
          </w:rPr>
          <w:t xml:space="preserve">, suggesting the maturity of biofilms upon collection. </w:t>
        </w:r>
      </w:ins>
    </w:p>
    <w:p w14:paraId="5842D984" w14:textId="3B2B6F05" w:rsidR="00C70A24" w:rsidDel="000C3BF1" w:rsidRDefault="002A0394" w:rsidP="008C7181">
      <w:pPr>
        <w:spacing w:before="120" w:line="276" w:lineRule="auto"/>
        <w:jc w:val="both"/>
        <w:rPr>
          <w:del w:id="816" w:author="Caitlin Page Casar" w:date="2019-06-04T14:05:00Z"/>
          <w:sz w:val="22"/>
          <w:szCs w:val="22"/>
        </w:rPr>
      </w:pPr>
      <w:ins w:id="817" w:author="Caitlin Page Casar" w:date="2019-06-05T10:29:00Z">
        <w:r>
          <w:rPr>
            <w:rFonts w:ascii="TimesNewRomanPSMT" w:hAnsi="TimesNewRomanPSMT"/>
            <w:sz w:val="22"/>
            <w:szCs w:val="22"/>
          </w:rPr>
          <w:t>Our NMDS ordination reveals that f</w:t>
        </w:r>
      </w:ins>
      <w:ins w:id="818" w:author="Caitlin Page Casar" w:date="2019-06-04T21:28:00Z">
        <w:r w:rsidR="006817CD">
          <w:rPr>
            <w:rFonts w:ascii="TimesNewRomanPSMT" w:hAnsi="TimesNewRomanPSMT"/>
            <w:sz w:val="22"/>
            <w:szCs w:val="22"/>
          </w:rPr>
          <w:t xml:space="preserve">luid geochemistry is the primary driver of dissimilarity among communities between each site </w:t>
        </w:r>
        <w:r w:rsidR="006817CD">
          <w:rPr>
            <w:rFonts w:ascii="TimesNewRomanPSMT" w:hAnsi="TimesNewRomanPSMT"/>
            <w:sz w:val="22"/>
            <w:szCs w:val="22"/>
          </w:rPr>
          <w:fldChar w:fldCharType="begin"/>
        </w:r>
        <w:r w:rsidR="006817CD">
          <w:rPr>
            <w:rFonts w:ascii="TimesNewRomanPSMT" w:hAnsi="TimesNewRomanPSMT"/>
            <w:sz w:val="22"/>
            <w:szCs w:val="22"/>
          </w:rPr>
          <w:instrText xml:space="preserve"> ADDIN ZOTERO_ITEM CSL_CITATION {"citationID":"FbDrr3FD","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6817CD">
          <w:rPr>
            <w:rFonts w:ascii="TimesNewRomanPSMT" w:hAnsi="TimesNewRomanPSMT"/>
            <w:sz w:val="22"/>
            <w:szCs w:val="22"/>
          </w:rPr>
          <w:fldChar w:fldCharType="separate"/>
        </w:r>
        <w:r w:rsidR="006817CD" w:rsidRPr="00830140">
          <w:rPr>
            <w:rFonts w:ascii="TimesNewRomanPSMT" w:hAnsi="TimesNewRomanPSMT" w:cs="TimesNewRomanPSMT"/>
            <w:sz w:val="22"/>
          </w:rPr>
          <w:t xml:space="preserve">(Osburn </w:t>
        </w:r>
        <w:r w:rsidR="006817CD" w:rsidRPr="00830140">
          <w:rPr>
            <w:rFonts w:ascii="TimesNewRomanPSMT" w:hAnsi="TimesNewRomanPSMT" w:cs="TimesNewRomanPSMT"/>
            <w:i/>
            <w:iCs/>
            <w:sz w:val="22"/>
          </w:rPr>
          <w:t>et al.</w:t>
        </w:r>
        <w:r w:rsidR="006817CD" w:rsidRPr="00830140">
          <w:rPr>
            <w:rFonts w:ascii="TimesNewRomanPSMT" w:hAnsi="TimesNewRomanPSMT" w:cs="TimesNewRomanPSMT"/>
            <w:sz w:val="22"/>
          </w:rPr>
          <w:t>, 2014)</w:t>
        </w:r>
        <w:r w:rsidR="006817CD">
          <w:rPr>
            <w:rFonts w:ascii="TimesNewRomanPSMT" w:hAnsi="TimesNewRomanPSMT"/>
            <w:sz w:val="22"/>
            <w:szCs w:val="22"/>
          </w:rPr>
          <w:fldChar w:fldCharType="end"/>
        </w:r>
        <w:r w:rsidR="006817CD">
          <w:rPr>
            <w:rFonts w:ascii="TimesNewRomanPSMT" w:hAnsi="TimesNewRomanPSMT"/>
            <w:sz w:val="22"/>
            <w:szCs w:val="22"/>
          </w:rPr>
          <w:t>. DeMMO communities are compositionally distinct from ambient communities in the mine tunnels, indicating DeMMO communities are not influenced by contamination</w:t>
        </w:r>
      </w:ins>
      <w:ins w:id="819" w:author="Caitlin Page Casar" w:date="2019-06-04T22:06:00Z">
        <w:r w:rsidR="00E578B5">
          <w:rPr>
            <w:rFonts w:ascii="TimesNewRomanPSMT" w:hAnsi="TimesNewRomanPSMT"/>
            <w:sz w:val="22"/>
            <w:szCs w:val="22"/>
          </w:rPr>
          <w:t xml:space="preserve"> (</w:t>
        </w:r>
      </w:ins>
      <w:ins w:id="820" w:author="Caitlin Page Casar" w:date="2019-06-04T22:07:00Z">
        <w:r w:rsidR="00E578B5" w:rsidRPr="002A0394">
          <w:rPr>
            <w:rFonts w:ascii="TimesNewRomanPSMT" w:hAnsi="TimesNewRomanPSMT"/>
            <w:color w:val="FF0000"/>
            <w:sz w:val="22"/>
            <w:szCs w:val="22"/>
            <w:rPrChange w:id="821"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822" w:author="Caitlin Page Casar" w:date="2019-06-04T21:28:00Z">
        <w:r w:rsidR="006817CD">
          <w:rPr>
            <w:rFonts w:ascii="TimesNewRomanPSMT" w:hAnsi="TimesNewRomanPSMT"/>
            <w:sz w:val="22"/>
            <w:szCs w:val="22"/>
          </w:rPr>
          <w:t>.</w:t>
        </w:r>
      </w:ins>
      <w:ins w:id="823" w:author="Caitlin Page Casar" w:date="2019-06-04T21:29:00Z">
        <w:r w:rsidR="006817CD" w:rsidRPr="006817CD">
          <w:rPr>
            <w:rFonts w:ascii="TimesNewRomanPSMT" w:hAnsi="TimesNewRomanPSMT"/>
            <w:sz w:val="22"/>
            <w:szCs w:val="22"/>
          </w:rPr>
          <w:t xml:space="preserve"> </w:t>
        </w:r>
      </w:ins>
      <w:ins w:id="824" w:author="Caitlin Page Casar" w:date="2019-06-04T21:30:00Z">
        <w:r w:rsidR="006817CD">
          <w:rPr>
            <w:rFonts w:ascii="TimesNewRomanPSMT" w:hAnsi="TimesNewRomanPSMT"/>
            <w:sz w:val="22"/>
            <w:szCs w:val="22"/>
          </w:rPr>
          <w:t>While there is a high amount of overlap among fluid and biofilm communities in NMDS space at D3 and D6</w:t>
        </w:r>
        <w:r w:rsidR="008C7181">
          <w:rPr>
            <w:rFonts w:ascii="TimesNewRomanPSMT" w:hAnsi="TimesNewRomanPSMT"/>
            <w:sz w:val="22"/>
            <w:szCs w:val="22"/>
          </w:rPr>
          <w:t xml:space="preserve">, D1 </w:t>
        </w:r>
      </w:ins>
      <w:ins w:id="825" w:author="Caitlin Page Casar" w:date="2019-06-04T21:31:00Z">
        <w:r w:rsidR="008C7181">
          <w:rPr>
            <w:rFonts w:ascii="TimesNewRomanPSMT" w:hAnsi="TimesNewRomanPSMT"/>
            <w:sz w:val="22"/>
            <w:szCs w:val="22"/>
          </w:rPr>
          <w:t xml:space="preserve">fluid and biofilm communities are distinct. D1 </w:t>
        </w:r>
      </w:ins>
      <w:ins w:id="826" w:author="Caitlin Page Casar" w:date="2019-06-04T21:30:00Z">
        <w:r w:rsidR="006817CD">
          <w:rPr>
            <w:rFonts w:ascii="TimesNewRomanPSMT" w:hAnsi="TimesNewRomanPSMT"/>
            <w:sz w:val="22"/>
            <w:szCs w:val="22"/>
          </w:rPr>
          <w:t xml:space="preserve">communities shift from being dominated by </w:t>
        </w:r>
        <w:r w:rsidR="006817CD" w:rsidRPr="00901AA4">
          <w:rPr>
            <w:rFonts w:ascii="TimesNewRomanPSMT" w:hAnsi="TimesNewRomanPSMT"/>
            <w:i/>
            <w:sz w:val="22"/>
            <w:szCs w:val="22"/>
            <w:rPrChange w:id="827" w:author="Caitlin Page Casar" w:date="2019-06-05T13:20:00Z">
              <w:rPr>
                <w:rFonts w:ascii="TimesNewRomanPSMT" w:hAnsi="TimesNewRomanPSMT"/>
                <w:sz w:val="22"/>
                <w:szCs w:val="22"/>
              </w:rPr>
            </w:rPrChange>
          </w:rPr>
          <w:t>Omnitrophica</w:t>
        </w:r>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828"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r w:rsidR="006817CD" w:rsidRPr="00901AA4">
          <w:rPr>
            <w:rFonts w:ascii="TimesNewRomanPSMT" w:hAnsi="TimesNewRomanPSMT"/>
            <w:i/>
            <w:sz w:val="22"/>
            <w:szCs w:val="22"/>
            <w:rPrChange w:id="829" w:author="Caitlin Page Casar" w:date="2019-06-05T13:20:00Z">
              <w:rPr>
                <w:rFonts w:ascii="TimesNewRomanPSMT" w:hAnsi="TimesNewRomanPSMT"/>
                <w:sz w:val="22"/>
                <w:szCs w:val="22"/>
              </w:rPr>
            </w:rPrChange>
          </w:rPr>
          <w:t>Nitrospirae</w:t>
        </w:r>
        <w:r w:rsidR="006817CD">
          <w:rPr>
            <w:rFonts w:ascii="TimesNewRomanPSMT" w:hAnsi="TimesNewRomanPSMT"/>
            <w:sz w:val="22"/>
            <w:szCs w:val="22"/>
          </w:rPr>
          <w:t xml:space="preserve"> in the biofilms. </w:t>
        </w:r>
      </w:ins>
      <w:ins w:id="830"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r w:rsidR="006817CD" w:rsidRPr="00FF273C">
          <w:rPr>
            <w:rFonts w:ascii="TimesNewRomanPSMT" w:hAnsi="TimesNewRomanPSMT"/>
            <w:i/>
            <w:sz w:val="22"/>
            <w:szCs w:val="22"/>
          </w:rPr>
          <w:t>Desulfobulbaceae</w:t>
        </w:r>
        <w:r w:rsidR="006817CD" w:rsidRPr="00FF273C">
          <w:rPr>
            <w:rFonts w:ascii="TimesNewRomanPSMT" w:hAnsi="TimesNewRomanPSMT"/>
            <w:sz w:val="22"/>
            <w:szCs w:val="22"/>
          </w:rPr>
          <w:t xml:space="preserve"> at DeMMO3 and DeMMO6 and </w:t>
        </w:r>
        <w:r w:rsidR="006817CD" w:rsidRPr="00FF273C">
          <w:rPr>
            <w:rFonts w:ascii="TimesNewRomanPSMT" w:hAnsi="TimesNewRomanPSMT"/>
            <w:i/>
            <w:sz w:val="22"/>
            <w:szCs w:val="22"/>
          </w:rPr>
          <w:t>Thermodesulfovibrionia</w:t>
        </w:r>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831" w:author="Caitlin Page Casar" w:date="2019-06-04T21:09:00Z">
        <w:r w:rsidR="00E058AC">
          <w:rPr>
            <w:rFonts w:ascii="TimesNewRomanPSMT" w:hAnsi="TimesNewRomanPSMT"/>
            <w:sz w:val="22"/>
            <w:szCs w:val="22"/>
          </w:rPr>
          <w:t xml:space="preserve">suggesting </w:t>
        </w:r>
      </w:ins>
      <w:ins w:id="832" w:author="Caitlin Page Casar" w:date="2019-06-04T21:10:00Z">
        <w:r w:rsidR="00E058AC">
          <w:rPr>
            <w:rFonts w:ascii="TimesNewRomanPSMT" w:hAnsi="TimesNewRomanPSMT"/>
            <w:sz w:val="22"/>
            <w:szCs w:val="22"/>
          </w:rPr>
          <w:t xml:space="preserve">mineral selectivity by </w:t>
        </w:r>
      </w:ins>
      <w:ins w:id="833" w:author="Caitlin Page Casar" w:date="2019-06-04T21:18:00Z">
        <w:r w:rsidR="00E058AC">
          <w:rPr>
            <w:rFonts w:ascii="TimesNewRomanPSMT" w:hAnsi="TimesNewRomanPSMT"/>
            <w:sz w:val="22"/>
            <w:szCs w:val="22"/>
          </w:rPr>
          <w:t>these</w:t>
        </w:r>
      </w:ins>
      <w:ins w:id="834" w:author="Caitlin Page Casar" w:date="2019-06-04T21:10:00Z">
        <w:r w:rsidR="00E058AC">
          <w:rPr>
            <w:rFonts w:ascii="TimesNewRomanPSMT" w:hAnsi="TimesNewRomanPSMT"/>
            <w:sz w:val="22"/>
            <w:szCs w:val="22"/>
          </w:rPr>
          <w:t xml:space="preserve"> taxa.</w:t>
        </w:r>
      </w:ins>
      <w:ins w:id="835" w:author="Caitlin Page Casar" w:date="2019-06-05T10:52:00Z">
        <w:r w:rsidR="00753AFC">
          <w:rPr>
            <w:rFonts w:ascii="TimesNewRomanPSMT" w:hAnsi="TimesNewRomanPSMT"/>
            <w:sz w:val="22"/>
            <w:szCs w:val="22"/>
          </w:rPr>
          <w:t xml:space="preserve"> </w:t>
        </w:r>
      </w:ins>
      <w:ins w:id="836"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837" w:author="Caitlin Page Casar" w:date="2019-06-05T12:50:00Z">
        <w:r w:rsidR="00432EF6">
          <w:rPr>
            <w:rFonts w:ascii="TimesNewRomanPSMT" w:hAnsi="TimesNewRomanPSMT"/>
            <w:sz w:val="22"/>
            <w:szCs w:val="22"/>
          </w:rPr>
          <w:t xml:space="preserve">capable of Mn(II) reduction; however, </w:t>
        </w:r>
      </w:ins>
      <w:ins w:id="838" w:author="Caitlin Page Casar" w:date="2019-06-05T12:51:00Z">
        <w:r w:rsidR="00432EF6">
          <w:rPr>
            <w:rFonts w:ascii="TimesNewRomanPSMT" w:hAnsi="TimesNewRomanPSMT"/>
            <w:sz w:val="22"/>
            <w:szCs w:val="22"/>
          </w:rPr>
          <w:t xml:space="preserve">ferric hydroxide was found to enhance the growth of </w:t>
        </w:r>
        <w:r w:rsidR="00432EF6" w:rsidRPr="00432EF6">
          <w:rPr>
            <w:rFonts w:ascii="TimesNewRomanPSMT" w:hAnsi="TimesNewRomanPSMT"/>
            <w:i/>
            <w:sz w:val="22"/>
            <w:szCs w:val="22"/>
            <w:rPrChange w:id="839" w:author="Caitlin Page Casar" w:date="2019-06-05T12:56:00Z">
              <w:rPr>
                <w:rFonts w:ascii="TimesNewRomanPSMT" w:hAnsi="TimesNewRomanPSMT"/>
                <w:sz w:val="22"/>
                <w:szCs w:val="22"/>
              </w:rPr>
            </w:rPrChange>
          </w:rPr>
          <w:t xml:space="preserve">Desulfobulbus elongatus </w:t>
        </w:r>
      </w:ins>
      <w:ins w:id="840"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841" w:author="Caitlin Page Casar" w:date="2019-06-05T13:01:00Z">
        <w:r w:rsidR="006756F1" w:rsidRPr="006756F1">
          <w:rPr>
            <w:rFonts w:ascii="TimesNewRomanPSMT" w:hAnsi="TimesNewRomanPSMT" w:cs="TimesNewRomanPSMT"/>
            <w:sz w:val="22"/>
            <w:rPrChange w:id="842" w:author="Caitlin Page Casar" w:date="2019-06-05T13:01:00Z">
              <w:rPr/>
            </w:rPrChange>
          </w:rPr>
          <w:t xml:space="preserve">(Janssen </w:t>
        </w:r>
        <w:r w:rsidR="006756F1" w:rsidRPr="006756F1">
          <w:rPr>
            <w:rFonts w:ascii="TimesNewRomanPSMT" w:hAnsi="TimesNewRomanPSMT" w:cs="TimesNewRomanPSMT"/>
            <w:i/>
            <w:iCs/>
            <w:sz w:val="22"/>
            <w:rPrChange w:id="843" w:author="Caitlin Page Casar" w:date="2019-06-05T13:01:00Z">
              <w:rPr>
                <w:i/>
                <w:iCs/>
              </w:rPr>
            </w:rPrChange>
          </w:rPr>
          <w:t>et al.</w:t>
        </w:r>
        <w:r w:rsidR="006756F1" w:rsidRPr="006756F1">
          <w:rPr>
            <w:rFonts w:ascii="TimesNewRomanPSMT" w:hAnsi="TimesNewRomanPSMT" w:cs="TimesNewRomanPSMT"/>
            <w:sz w:val="22"/>
            <w:rPrChange w:id="844"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845" w:author="Caitlin Page Casar" w:date="2019-06-05T13:08:00Z">
        <w:r w:rsidR="003B0199">
          <w:rPr>
            <w:rFonts w:ascii="TimesNewRomanPSMT" w:hAnsi="TimesNewRomanPSMT"/>
            <w:sz w:val="22"/>
            <w:szCs w:val="22"/>
          </w:rPr>
          <w:t>or</w:t>
        </w:r>
      </w:ins>
      <w:ins w:id="846" w:author="Caitlin Page Casar" w:date="2019-06-05T13:01:00Z">
        <w:r w:rsidR="003B0199">
          <w:rPr>
            <w:rFonts w:ascii="TimesNewRomanPSMT" w:hAnsi="TimesNewRomanPSMT"/>
            <w:sz w:val="22"/>
            <w:szCs w:val="22"/>
          </w:rPr>
          <w:t xml:space="preserve"> manganese may indirectly stim</w:t>
        </w:r>
      </w:ins>
      <w:ins w:id="847" w:author="Caitlin Page Casar" w:date="2019-06-05T13:02:00Z">
        <w:r w:rsidR="003B0199">
          <w:rPr>
            <w:rFonts w:ascii="TimesNewRomanPSMT" w:hAnsi="TimesNewRomanPSMT"/>
            <w:sz w:val="22"/>
            <w:szCs w:val="22"/>
          </w:rPr>
          <w:t>ulate growth</w:t>
        </w:r>
      </w:ins>
      <w:ins w:id="848" w:author="Caitlin Page Casar" w:date="2019-06-05T13:09:00Z">
        <w:r w:rsidR="003B0199">
          <w:rPr>
            <w:rFonts w:ascii="TimesNewRomanPSMT" w:hAnsi="TimesNewRomanPSMT"/>
            <w:sz w:val="22"/>
            <w:szCs w:val="22"/>
          </w:rPr>
          <w:t xml:space="preserve"> of</w:t>
        </w:r>
      </w:ins>
      <w:ins w:id="849" w:author="Caitlin Page Casar" w:date="2019-06-05T13:08:00Z">
        <w:r w:rsidR="003B0199">
          <w:rPr>
            <w:rFonts w:ascii="TimesNewRomanPSMT" w:hAnsi="TimesNewRomanPSMT"/>
            <w:sz w:val="22"/>
            <w:szCs w:val="22"/>
          </w:rPr>
          <w:t xml:space="preserve"> and promote mineral selec</w:t>
        </w:r>
      </w:ins>
      <w:ins w:id="850" w:author="Caitlin Page Casar" w:date="2019-06-05T13:09:00Z">
        <w:r w:rsidR="003B0199">
          <w:rPr>
            <w:rFonts w:ascii="TimesNewRomanPSMT" w:hAnsi="TimesNewRomanPSMT"/>
            <w:sz w:val="22"/>
            <w:szCs w:val="22"/>
          </w:rPr>
          <w:t>tivity by</w:t>
        </w:r>
      </w:ins>
      <w:ins w:id="851" w:author="Caitlin Page Casar" w:date="2019-06-05T13:02:00Z">
        <w:r w:rsidR="003B0199">
          <w:rPr>
            <w:rFonts w:ascii="TimesNewRomanPSMT" w:hAnsi="TimesNewRomanPSMT"/>
            <w:sz w:val="22"/>
            <w:szCs w:val="22"/>
          </w:rPr>
          <w:t xml:space="preserve"> sulfur reducing or disproportionating organisms by scavenging sulfide, a waste product of these metabolisms</w:t>
        </w:r>
      </w:ins>
      <w:ins w:id="852"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853"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854" w:author="Caitlin Page Casar" w:date="2019-06-05T13:17:00Z">
        <w:r w:rsidR="0089439B">
          <w:rPr>
            <w:rFonts w:ascii="TimesNewRomanPSMT" w:hAnsi="TimesNewRomanPSMT"/>
            <w:noProof/>
            <w:sz w:val="22"/>
            <w:szCs w:val="22"/>
          </w:rPr>
          <w:t>(Thamdrup, 1993)</w:t>
        </w:r>
      </w:ins>
      <w:ins w:id="855" w:author="Caitlin Page Casar" w:date="2019-06-05T13:16:00Z">
        <w:r w:rsidR="0089439B">
          <w:rPr>
            <w:rFonts w:ascii="TimesNewRomanPSMT" w:hAnsi="TimesNewRomanPSMT"/>
            <w:sz w:val="22"/>
            <w:szCs w:val="22"/>
          </w:rPr>
          <w:fldChar w:fldCharType="end"/>
        </w:r>
      </w:ins>
      <w:ins w:id="856" w:author="Caitlin Page Casar" w:date="2019-06-05T13:17:00Z">
        <w:r w:rsidR="0089439B">
          <w:rPr>
            <w:rFonts w:ascii="TimesNewRomanPSMT" w:hAnsi="TimesNewRomanPSMT"/>
            <w:sz w:val="22"/>
            <w:szCs w:val="22"/>
          </w:rPr>
          <w:t xml:space="preserve">. </w:t>
        </w:r>
      </w:ins>
      <w:ins w:id="857" w:author="Caitlin Page Casar" w:date="2019-06-05T13:03:00Z">
        <w:r w:rsidR="003B0199">
          <w:rPr>
            <w:rFonts w:ascii="TimesNewRomanPSMT" w:hAnsi="TimesNewRomanPSMT"/>
            <w:sz w:val="22"/>
            <w:szCs w:val="22"/>
          </w:rPr>
          <w:t>Alternatively,</w:t>
        </w:r>
      </w:ins>
      <w:ins w:id="858" w:author="Caitlin Page Casar" w:date="2019-06-05T13:05:00Z">
        <w:r w:rsidR="003B0199">
          <w:rPr>
            <w:rFonts w:ascii="TimesNewRomanPSMT" w:hAnsi="TimesNewRomanPSMT"/>
            <w:sz w:val="22"/>
            <w:szCs w:val="22"/>
          </w:rPr>
          <w:t xml:space="preserve"> pyrolusite </w:t>
        </w:r>
      </w:ins>
      <w:ins w:id="859" w:author="Caitlin Page Casar" w:date="2019-06-05T13:25:00Z">
        <w:r w:rsidR="00C37F9F">
          <w:rPr>
            <w:rFonts w:ascii="TimesNewRomanPSMT" w:hAnsi="TimesNewRomanPSMT"/>
            <w:sz w:val="22"/>
            <w:szCs w:val="22"/>
          </w:rPr>
          <w:t xml:space="preserve">selectivity may indicate that pyrolusite </w:t>
        </w:r>
      </w:ins>
      <w:ins w:id="860" w:author="Caitlin Page Casar" w:date="2019-06-05T13:26:00Z">
        <w:r w:rsidR="00C37F9F">
          <w:rPr>
            <w:rFonts w:ascii="TimesNewRomanPSMT" w:hAnsi="TimesNewRomanPSMT"/>
            <w:sz w:val="22"/>
            <w:szCs w:val="22"/>
          </w:rPr>
          <w:t>can be used as an</w:t>
        </w:r>
      </w:ins>
      <w:ins w:id="861" w:author="Caitlin Page Casar" w:date="2019-06-05T13:05:00Z">
        <w:r w:rsidR="003B0199">
          <w:rPr>
            <w:rFonts w:ascii="TimesNewRomanPSMT" w:hAnsi="TimesNewRomanPSMT"/>
            <w:sz w:val="22"/>
            <w:szCs w:val="22"/>
          </w:rPr>
          <w:t xml:space="preserve"> energy source for these t</w:t>
        </w:r>
      </w:ins>
      <w:ins w:id="862" w:author="Caitlin Page Casar" w:date="2019-06-05T13:06:00Z">
        <w:r w:rsidR="003B0199">
          <w:rPr>
            <w:rFonts w:ascii="TimesNewRomanPSMT" w:hAnsi="TimesNewRomanPSMT"/>
            <w:sz w:val="22"/>
            <w:szCs w:val="22"/>
          </w:rPr>
          <w:t>axa. R</w:t>
        </w:r>
      </w:ins>
      <w:ins w:id="863" w:author="Caitlin Page Casar" w:date="2019-06-05T13:04:00Z">
        <w:r w:rsidR="003B0199">
          <w:rPr>
            <w:rFonts w:ascii="TimesNewRomanPSMT" w:hAnsi="TimesNewRomanPSMT"/>
            <w:sz w:val="22"/>
            <w:szCs w:val="22"/>
          </w:rPr>
          <w:t>elatives within the</w:t>
        </w:r>
      </w:ins>
      <w:ins w:id="864" w:author="Caitlin Page Casar" w:date="2019-06-05T10:52:00Z">
        <w:r w:rsidR="00753AFC">
          <w:rPr>
            <w:rFonts w:ascii="TimesNewRomanPSMT" w:hAnsi="TimesNewRomanPSMT"/>
            <w:sz w:val="22"/>
            <w:szCs w:val="22"/>
          </w:rPr>
          <w:t xml:space="preserve"> </w:t>
        </w:r>
        <w:r w:rsidR="00753AFC" w:rsidRPr="00753AFC">
          <w:rPr>
            <w:i/>
            <w:sz w:val="22"/>
            <w:szCs w:val="22"/>
            <w:rPrChange w:id="865" w:author="Caitlin Page Casar" w:date="2019-06-05T10:53:00Z">
              <w:rPr>
                <w:sz w:val="22"/>
                <w:szCs w:val="22"/>
              </w:rPr>
            </w:rPrChange>
          </w:rPr>
          <w:t>Desulfobulbaceae</w:t>
        </w:r>
        <w:r w:rsidR="00753AFC">
          <w:rPr>
            <w:sz w:val="22"/>
            <w:szCs w:val="22"/>
          </w:rPr>
          <w:t xml:space="preserve"> </w:t>
        </w:r>
      </w:ins>
      <w:ins w:id="866" w:author="Caitlin Page Casar" w:date="2019-06-05T13:04:00Z">
        <w:r w:rsidR="003B0199">
          <w:rPr>
            <w:sz w:val="22"/>
            <w:szCs w:val="22"/>
          </w:rPr>
          <w:t>are capable of mineral reduction via</w:t>
        </w:r>
      </w:ins>
      <w:ins w:id="867" w:author="Caitlin Page Casar" w:date="2019-06-05T10:52:00Z">
        <w:r w:rsidR="00753AFC">
          <w:rPr>
            <w:sz w:val="22"/>
            <w:szCs w:val="22"/>
          </w:rPr>
          <w:t xml:space="preserve"> </w:t>
        </w:r>
      </w:ins>
      <w:ins w:id="868" w:author="Caitlin Page Casar" w:date="2019-06-05T10:54:00Z">
        <w:r w:rsidR="00753AFC">
          <w:rPr>
            <w:sz w:val="22"/>
            <w:szCs w:val="22"/>
          </w:rPr>
          <w:t>extracellular electron transport (EET)</w:t>
        </w:r>
      </w:ins>
      <w:ins w:id="869" w:author="Caitlin Page Casar" w:date="2019-06-05T10:52:00Z">
        <w:r w:rsidR="00753AFC">
          <w:rPr>
            <w:sz w:val="22"/>
            <w:szCs w:val="22"/>
          </w:rPr>
          <w:t xml:space="preserve"> </w:t>
        </w:r>
      </w:ins>
      <w:ins w:id="870" w:author="Caitlin Page Casar" w:date="2019-06-05T10:58:00Z">
        <w:r w:rsidR="00BE5D73">
          <w:rPr>
            <w:sz w:val="22"/>
            <w:szCs w:val="22"/>
          </w:rPr>
          <w:fldChar w:fldCharType="begin"/>
        </w:r>
      </w:ins>
      <w:ins w:id="871"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872" w:author="Caitlin Page Casar" w:date="2019-06-05T10:59:00Z">
        <w:r w:rsidR="00BE5D73" w:rsidRPr="00BE5D73">
          <w:rPr>
            <w:sz w:val="22"/>
            <w:rPrChange w:id="873" w:author="Caitlin Page Casar" w:date="2019-06-05T10:59:00Z">
              <w:rPr/>
            </w:rPrChange>
          </w:rPr>
          <w:t xml:space="preserve">(Pfeffer </w:t>
        </w:r>
        <w:r w:rsidR="00BE5D73" w:rsidRPr="00BE5D73">
          <w:rPr>
            <w:i/>
            <w:iCs/>
            <w:sz w:val="22"/>
            <w:rPrChange w:id="874" w:author="Caitlin Page Casar" w:date="2019-06-05T10:59:00Z">
              <w:rPr>
                <w:i/>
                <w:iCs/>
              </w:rPr>
            </w:rPrChange>
          </w:rPr>
          <w:t>et al.</w:t>
        </w:r>
        <w:r w:rsidR="00BE5D73" w:rsidRPr="00BE5D73">
          <w:rPr>
            <w:sz w:val="22"/>
            <w:rPrChange w:id="875" w:author="Caitlin Page Casar" w:date="2019-06-05T10:59:00Z">
              <w:rPr/>
            </w:rPrChange>
          </w:rPr>
          <w:t>, 2012)</w:t>
        </w:r>
      </w:ins>
      <w:ins w:id="876" w:author="Caitlin Page Casar" w:date="2019-06-05T10:58:00Z">
        <w:r w:rsidR="00BE5D73">
          <w:rPr>
            <w:sz w:val="22"/>
            <w:szCs w:val="22"/>
          </w:rPr>
          <w:fldChar w:fldCharType="end"/>
        </w:r>
      </w:ins>
      <w:ins w:id="877" w:author="Caitlin Page Casar" w:date="2019-06-05T13:06:00Z">
        <w:r w:rsidR="003B0199">
          <w:rPr>
            <w:sz w:val="22"/>
            <w:szCs w:val="22"/>
          </w:rPr>
          <w:t xml:space="preserve">, and we </w:t>
        </w:r>
      </w:ins>
      <w:ins w:id="878" w:author="Caitlin Page Casar" w:date="2019-06-05T10:54:00Z">
        <w:r w:rsidR="00987828">
          <w:rPr>
            <w:sz w:val="22"/>
            <w:szCs w:val="22"/>
          </w:rPr>
          <w:t>observed d</w:t>
        </w:r>
      </w:ins>
      <w:ins w:id="879" w:author="Caitlin Page Casar" w:date="2019-06-05T10:53:00Z">
        <w:r w:rsidR="00753AFC">
          <w:rPr>
            <w:sz w:val="22"/>
            <w:szCs w:val="22"/>
          </w:rPr>
          <w:t xml:space="preserve">istinct </w:t>
        </w:r>
      </w:ins>
      <w:ins w:id="880" w:author="Caitlin Page Casar" w:date="2019-06-05T13:19:00Z">
        <w:r w:rsidR="0089439B">
          <w:rPr>
            <w:sz w:val="22"/>
            <w:szCs w:val="22"/>
          </w:rPr>
          <w:t>wire-like</w:t>
        </w:r>
      </w:ins>
      <w:ins w:id="881" w:author="Caitlin Page Casar" w:date="2019-06-05T10:53:00Z">
        <w:r w:rsidR="00753AFC">
          <w:rPr>
            <w:sz w:val="22"/>
            <w:szCs w:val="22"/>
          </w:rPr>
          <w:t xml:space="preserve"> structures on pyrolusite at D3 </w:t>
        </w:r>
      </w:ins>
      <w:ins w:id="882" w:author="Caitlin Page Casar" w:date="2019-06-05T13:07:00Z">
        <w:r w:rsidR="003B0199">
          <w:rPr>
            <w:sz w:val="22"/>
            <w:szCs w:val="22"/>
          </w:rPr>
          <w:t xml:space="preserve"> (</w:t>
        </w:r>
        <w:r w:rsidR="003B0199" w:rsidRPr="00830140">
          <w:rPr>
            <w:color w:val="FF0000"/>
            <w:sz w:val="22"/>
            <w:szCs w:val="22"/>
          </w:rPr>
          <w:t xml:space="preserve">Figure </w:t>
        </w:r>
      </w:ins>
      <w:commentRangeStart w:id="883"/>
      <w:ins w:id="884" w:author="Caitlin Page Casar" w:date="2019-06-05T13:23:00Z">
        <w:r w:rsidR="0043248C">
          <w:rPr>
            <w:color w:val="FF0000"/>
            <w:sz w:val="22"/>
            <w:szCs w:val="22"/>
          </w:rPr>
          <w:t>9</w:t>
        </w:r>
        <w:commentRangeEnd w:id="883"/>
        <w:r w:rsidR="0043248C">
          <w:rPr>
            <w:rStyle w:val="CommentReference"/>
          </w:rPr>
          <w:commentReference w:id="883"/>
        </w:r>
      </w:ins>
      <w:ins w:id="885" w:author="Caitlin Page Casar" w:date="2019-06-05T13:07:00Z">
        <w:r w:rsidR="003B0199">
          <w:rPr>
            <w:sz w:val="22"/>
            <w:szCs w:val="22"/>
          </w:rPr>
          <w:t>)</w:t>
        </w:r>
        <w:r w:rsidR="003B0199">
          <w:rPr>
            <w:sz w:val="22"/>
            <w:szCs w:val="22"/>
          </w:rPr>
          <w:t xml:space="preserve"> </w:t>
        </w:r>
      </w:ins>
      <w:ins w:id="886" w:author="Caitlin Page Casar" w:date="2019-06-05T13:06:00Z">
        <w:r w:rsidR="003B0199">
          <w:rPr>
            <w:sz w:val="22"/>
            <w:szCs w:val="22"/>
          </w:rPr>
          <w:t xml:space="preserve">that are visually similar to </w:t>
        </w:r>
      </w:ins>
      <w:ins w:id="887" w:author="Caitlin Page Casar" w:date="2019-06-05T13:09:00Z">
        <w:r w:rsidR="003B0199">
          <w:rPr>
            <w:sz w:val="22"/>
            <w:szCs w:val="22"/>
          </w:rPr>
          <w:t>those produced by</w:t>
        </w:r>
      </w:ins>
      <w:ins w:id="888" w:author="Caitlin Page Casar" w:date="2019-06-05T13:06:00Z">
        <w:r w:rsidR="003B0199">
          <w:rPr>
            <w:sz w:val="22"/>
            <w:szCs w:val="22"/>
          </w:rPr>
          <w:t xml:space="preserve"> EET-ca</w:t>
        </w:r>
      </w:ins>
      <w:ins w:id="889" w:author="Caitlin Page Casar" w:date="2019-06-05T13:07:00Z">
        <w:r w:rsidR="003B0199">
          <w:rPr>
            <w:sz w:val="22"/>
            <w:szCs w:val="22"/>
          </w:rPr>
          <w:t>pable organisms described elsewhere</w:t>
        </w:r>
      </w:ins>
      <w:ins w:id="890" w:author="Caitlin Page Casar" w:date="2019-06-05T13:19:00Z">
        <w:r w:rsidR="0089439B">
          <w:rPr>
            <w:sz w:val="22"/>
            <w:szCs w:val="22"/>
          </w:rPr>
          <w:t xml:space="preserve"> </w:t>
        </w:r>
        <w:r w:rsidR="0089439B">
          <w:rPr>
            <w:sz w:val="22"/>
            <w:szCs w:val="22"/>
          </w:rPr>
          <w:fldChar w:fldCharType="begin"/>
        </w:r>
      </w:ins>
      <w:ins w:id="891"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892" w:author="Caitlin Page Casar" w:date="2019-06-05T13:20:00Z">
        <w:r w:rsidR="0089439B" w:rsidRPr="0089439B">
          <w:rPr>
            <w:sz w:val="22"/>
            <w:rPrChange w:id="893" w:author="Caitlin Page Casar" w:date="2019-06-05T13:20:00Z">
              <w:rPr/>
            </w:rPrChange>
          </w:rPr>
          <w:t xml:space="preserve">(Reguera </w:t>
        </w:r>
        <w:r w:rsidR="0089439B" w:rsidRPr="0089439B">
          <w:rPr>
            <w:i/>
            <w:iCs/>
            <w:sz w:val="22"/>
            <w:rPrChange w:id="894" w:author="Caitlin Page Casar" w:date="2019-06-05T13:20:00Z">
              <w:rPr>
                <w:i/>
                <w:iCs/>
              </w:rPr>
            </w:rPrChange>
          </w:rPr>
          <w:t>et al.</w:t>
        </w:r>
        <w:r w:rsidR="0089439B" w:rsidRPr="0089439B">
          <w:rPr>
            <w:sz w:val="22"/>
            <w:rPrChange w:id="895" w:author="Caitlin Page Casar" w:date="2019-06-05T13:20:00Z">
              <w:rPr/>
            </w:rPrChange>
          </w:rPr>
          <w:t>, 2005)</w:t>
        </w:r>
      </w:ins>
      <w:ins w:id="896" w:author="Caitlin Page Casar" w:date="2019-06-05T13:19:00Z">
        <w:r w:rsidR="0089439B">
          <w:rPr>
            <w:sz w:val="22"/>
            <w:szCs w:val="22"/>
          </w:rPr>
          <w:fldChar w:fldCharType="end"/>
        </w:r>
      </w:ins>
      <w:ins w:id="897" w:author="Caitlin Page Casar" w:date="2019-06-05T13:07:00Z">
        <w:r w:rsidR="003B0199">
          <w:rPr>
            <w:sz w:val="22"/>
            <w:szCs w:val="22"/>
          </w:rPr>
          <w:t xml:space="preserve">. </w:t>
        </w:r>
      </w:ins>
    </w:p>
    <w:p w14:paraId="10608070" w14:textId="4229C126" w:rsidR="00E23E77" w:rsidRPr="00FC73CE" w:rsidDel="00E058AC" w:rsidRDefault="00E23E77" w:rsidP="008C7181">
      <w:pPr>
        <w:spacing w:before="120" w:line="276" w:lineRule="auto"/>
        <w:jc w:val="both"/>
        <w:rPr>
          <w:del w:id="898" w:author="Caitlin Page Casar" w:date="2019-06-04T21:18:00Z"/>
          <w:b/>
          <w:sz w:val="20"/>
          <w:szCs w:val="20"/>
        </w:rPr>
        <w:pPrChange w:id="899" w:author="Caitlin Page Casar" w:date="2019-06-04T21:32:00Z">
          <w:pPr>
            <w:pStyle w:val="ListParagraph"/>
            <w:numPr>
              <w:numId w:val="4"/>
            </w:numPr>
            <w:ind w:left="360" w:hanging="360"/>
          </w:pPr>
        </w:pPrChange>
      </w:pPr>
      <w:del w:id="900" w:author="Caitlin Page Casar" w:date="2019-06-04T21:18:00Z">
        <w:r w:rsidRPr="00FC73CE" w:rsidDel="00E058AC">
          <w:rPr>
            <w:b/>
            <w:sz w:val="20"/>
            <w:szCs w:val="20"/>
          </w:rPr>
          <w:delText>Alpha Diversity</w:delText>
        </w:r>
      </w:del>
    </w:p>
    <w:p w14:paraId="710DD690" w14:textId="45DD43F0" w:rsidR="00E23E77" w:rsidDel="00E058AC" w:rsidRDefault="00E23E77" w:rsidP="008C7181">
      <w:pPr>
        <w:spacing w:before="120" w:line="276" w:lineRule="auto"/>
        <w:jc w:val="both"/>
        <w:rPr>
          <w:del w:id="901" w:author="Caitlin Page Casar" w:date="2019-06-04T21:18:00Z"/>
          <w:sz w:val="20"/>
          <w:szCs w:val="20"/>
        </w:rPr>
        <w:pPrChange w:id="902" w:author="Caitlin Page Casar" w:date="2019-06-04T21:32:00Z">
          <w:pPr>
            <w:pStyle w:val="ListParagraph"/>
            <w:numPr>
              <w:ilvl w:val="1"/>
              <w:numId w:val="4"/>
            </w:numPr>
            <w:ind w:left="1080" w:hanging="360"/>
          </w:pPr>
        </w:pPrChange>
      </w:pPr>
      <w:del w:id="903"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rsidP="008C7181">
      <w:pPr>
        <w:spacing w:before="120" w:line="276" w:lineRule="auto"/>
        <w:jc w:val="both"/>
        <w:rPr>
          <w:del w:id="904" w:author="Caitlin Page Casar" w:date="2019-06-04T21:18:00Z"/>
          <w:sz w:val="20"/>
          <w:szCs w:val="20"/>
        </w:rPr>
        <w:pPrChange w:id="905" w:author="Caitlin Page Casar" w:date="2019-06-04T21:32:00Z">
          <w:pPr>
            <w:pStyle w:val="ListParagraph"/>
            <w:numPr>
              <w:ilvl w:val="2"/>
              <w:numId w:val="4"/>
            </w:numPr>
            <w:ind w:left="1800" w:hanging="360"/>
          </w:pPr>
        </w:pPrChange>
      </w:pPr>
      <w:del w:id="906"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rsidP="008C7181">
      <w:pPr>
        <w:spacing w:before="120" w:line="276" w:lineRule="auto"/>
        <w:jc w:val="both"/>
        <w:rPr>
          <w:del w:id="907" w:author="Caitlin Page Casar" w:date="2019-06-04T21:18:00Z"/>
          <w:sz w:val="20"/>
          <w:szCs w:val="20"/>
        </w:rPr>
        <w:pPrChange w:id="908" w:author="Caitlin Page Casar" w:date="2019-06-04T21:32:00Z">
          <w:pPr>
            <w:pStyle w:val="ListParagraph"/>
            <w:numPr>
              <w:ilvl w:val="2"/>
              <w:numId w:val="4"/>
            </w:numPr>
            <w:ind w:left="1800" w:hanging="360"/>
          </w:pPr>
        </w:pPrChange>
      </w:pPr>
      <w:del w:id="909"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rsidP="008C7181">
      <w:pPr>
        <w:spacing w:before="120" w:line="276" w:lineRule="auto"/>
        <w:jc w:val="both"/>
        <w:rPr>
          <w:del w:id="910" w:author="Caitlin Page Casar" w:date="2019-06-04T21:23:00Z"/>
          <w:b/>
          <w:sz w:val="20"/>
          <w:szCs w:val="20"/>
        </w:rPr>
        <w:pPrChange w:id="911" w:author="Caitlin Page Casar" w:date="2019-06-04T21:32:00Z">
          <w:pPr>
            <w:pStyle w:val="ListParagraph"/>
            <w:numPr>
              <w:numId w:val="4"/>
            </w:numPr>
            <w:ind w:left="360" w:hanging="360"/>
          </w:pPr>
        </w:pPrChange>
      </w:pPr>
      <w:del w:id="912"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rsidP="008C7181">
      <w:pPr>
        <w:spacing w:before="120" w:line="276" w:lineRule="auto"/>
        <w:jc w:val="both"/>
        <w:rPr>
          <w:del w:id="913" w:author="Caitlin Page Casar" w:date="2019-06-04T21:19:00Z"/>
          <w:rFonts w:ascii="Calibri" w:hAnsi="Calibri" w:cs="Calibri"/>
          <w:b/>
        </w:rPr>
        <w:pPrChange w:id="914" w:author="Caitlin Page Casar" w:date="2019-06-04T21:32:00Z">
          <w:pPr>
            <w:pStyle w:val="ListParagraph"/>
            <w:numPr>
              <w:ilvl w:val="1"/>
              <w:numId w:val="4"/>
            </w:numPr>
            <w:ind w:left="1080" w:hanging="360"/>
          </w:pPr>
        </w:pPrChange>
      </w:pPr>
      <w:del w:id="915" w:author="Caitlin Page Casar" w:date="2019-06-04T21:19:00Z">
        <w:r w:rsidDel="00E058AC">
          <w:rPr>
            <w:sz w:val="20"/>
            <w:szCs w:val="20"/>
          </w:rPr>
          <w:delText xml:space="preserve">D1, 3, and 6 communities more similar within a site than between sites, indicating fluid geochemistry ultimately </w:delText>
        </w:r>
      </w:del>
      <w:del w:id="916" w:author="Caitlin Page Casar" w:date="2019-06-03T13:24:00Z">
        <w:r w:rsidDel="007E55AD">
          <w:rPr>
            <w:sz w:val="20"/>
            <w:szCs w:val="20"/>
          </w:rPr>
          <w:delText xml:space="preserve">controls </w:delText>
        </w:r>
      </w:del>
      <w:del w:id="917"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rsidP="008C7181">
      <w:pPr>
        <w:spacing w:before="120" w:line="276" w:lineRule="auto"/>
        <w:jc w:val="both"/>
        <w:rPr>
          <w:del w:id="918" w:author="Caitlin Page Casar" w:date="2019-06-04T21:23:00Z"/>
          <w:rFonts w:ascii="Calibri" w:hAnsi="Calibri" w:cs="Calibri"/>
          <w:b/>
        </w:rPr>
        <w:pPrChange w:id="919" w:author="Caitlin Page Casar" w:date="2019-06-04T21:32:00Z">
          <w:pPr>
            <w:pStyle w:val="ListParagraph"/>
            <w:numPr>
              <w:ilvl w:val="1"/>
              <w:numId w:val="4"/>
            </w:numPr>
            <w:ind w:left="1080" w:hanging="360"/>
          </w:pPr>
        </w:pPrChange>
      </w:pPr>
      <w:del w:id="920"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rsidP="008C7181">
      <w:pPr>
        <w:spacing w:before="120" w:line="276" w:lineRule="auto"/>
        <w:jc w:val="both"/>
        <w:rPr>
          <w:del w:id="921" w:author="Caitlin Page Casar" w:date="2019-06-04T21:23:00Z"/>
          <w:rFonts w:ascii="Calibri" w:hAnsi="Calibri" w:cs="Calibri"/>
          <w:b/>
        </w:rPr>
        <w:pPrChange w:id="922" w:author="Caitlin Page Casar" w:date="2019-06-04T21:32:00Z">
          <w:pPr>
            <w:pStyle w:val="ListParagraph"/>
            <w:numPr>
              <w:ilvl w:val="1"/>
              <w:numId w:val="4"/>
            </w:numPr>
            <w:ind w:left="1080" w:hanging="360"/>
          </w:pPr>
        </w:pPrChange>
      </w:pPr>
      <w:del w:id="923"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rsidP="008C7181">
      <w:pPr>
        <w:spacing w:before="120" w:line="276" w:lineRule="auto"/>
        <w:jc w:val="both"/>
        <w:rPr>
          <w:del w:id="924" w:author="Caitlin Page Casar" w:date="2019-06-04T21:32:00Z"/>
          <w:rFonts w:ascii="Calibri" w:hAnsi="Calibri" w:cs="Calibri"/>
          <w:b/>
        </w:rPr>
        <w:pPrChange w:id="925" w:author="Caitlin Page Casar" w:date="2019-06-04T21:32:00Z">
          <w:pPr/>
        </w:pPrChange>
      </w:pPr>
    </w:p>
    <w:p w14:paraId="472B9AF9" w14:textId="49635E12" w:rsidR="005A21B9" w:rsidDel="006817CD" w:rsidRDefault="005A21B9" w:rsidP="008C7181">
      <w:pPr>
        <w:spacing w:before="120" w:line="276" w:lineRule="auto"/>
        <w:jc w:val="both"/>
        <w:rPr>
          <w:del w:id="926" w:author="Caitlin Page Casar" w:date="2019-06-04T21:29:00Z"/>
          <w:rFonts w:ascii="TimesNewRomanPSMT" w:hAnsi="TimesNewRomanPSMT"/>
          <w:sz w:val="22"/>
          <w:szCs w:val="22"/>
        </w:rPr>
        <w:pPrChange w:id="927" w:author="Caitlin Page Casar" w:date="2019-06-04T21:32:00Z">
          <w:pPr>
            <w:pStyle w:val="NormalWeb"/>
            <w:spacing w:before="120" w:beforeAutospacing="0" w:after="0" w:afterAutospacing="0" w:line="276" w:lineRule="auto"/>
            <w:jc w:val="both"/>
          </w:pPr>
        </w:pPrChange>
      </w:pPr>
      <w:del w:id="928"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rsidP="008C7181">
      <w:pPr>
        <w:spacing w:before="120" w:line="276" w:lineRule="auto"/>
        <w:jc w:val="both"/>
        <w:rPr>
          <w:rFonts w:ascii="TimesNewRomanPSMT" w:hAnsi="TimesNewRomanPSMT"/>
          <w:sz w:val="22"/>
          <w:szCs w:val="22"/>
        </w:rPr>
        <w:pPrChange w:id="929" w:author="Caitlin Page Casar" w:date="2019-06-04T21:32:00Z">
          <w:pPr>
            <w:pStyle w:val="NormalWeb"/>
            <w:spacing w:before="120" w:beforeAutospacing="0" w:after="0" w:afterAutospacing="0" w:line="276" w:lineRule="auto"/>
            <w:jc w:val="both"/>
          </w:pPr>
        </w:pPrChange>
      </w:pPr>
      <w:del w:id="930"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931"/>
      <w:r>
        <w:rPr>
          <w:rFonts w:ascii="Calibri" w:hAnsi="Calibri" w:cs="Calibri"/>
          <w:b/>
        </w:rPr>
        <w:t>biomass</w:t>
      </w:r>
      <w:commentRangeEnd w:id="931"/>
      <w:r w:rsidR="006269DC">
        <w:rPr>
          <w:rStyle w:val="CommentReference"/>
        </w:rPr>
        <w:commentReference w:id="931"/>
      </w:r>
      <w:r>
        <w:rPr>
          <w:rFonts w:ascii="Calibri" w:hAnsi="Calibri" w:cs="Calibri"/>
          <w:b/>
        </w:rPr>
        <w:t xml:space="preserve"> </w:t>
      </w:r>
    </w:p>
    <w:p w14:paraId="14B985D1" w14:textId="40C00C6A" w:rsidR="00EF7120" w:rsidDel="00EF7120" w:rsidRDefault="00792520" w:rsidP="00EF7120">
      <w:pPr>
        <w:spacing w:before="120" w:line="276" w:lineRule="auto"/>
        <w:jc w:val="both"/>
        <w:rPr>
          <w:del w:id="932" w:author="Caitlin Page Casar" w:date="2019-06-04T21:59:00Z"/>
          <w:moveTo w:id="933" w:author="Caitlin Page Casar" w:date="2019-06-04T21:59:00Z"/>
          <w:rFonts w:ascii="TimesNewRomanPSMT" w:hAnsi="TimesNewRomanPSMT"/>
          <w:sz w:val="22"/>
          <w:szCs w:val="22"/>
        </w:rPr>
      </w:pPr>
      <w:ins w:id="934" w:author="Caitlin Page Casar" w:date="2019-06-04T21:40:00Z">
        <w:r>
          <w:rPr>
            <w:sz w:val="22"/>
            <w:szCs w:val="22"/>
          </w:rPr>
          <w:t>Cell densities in b</w:t>
        </w:r>
      </w:ins>
      <w:ins w:id="935" w:author="Caitlin Page Casar" w:date="2019-06-04T21:39:00Z">
        <w:r>
          <w:rPr>
            <w:sz w:val="22"/>
            <w:szCs w:val="22"/>
          </w:rPr>
          <w:t>i</w:t>
        </w:r>
      </w:ins>
      <w:ins w:id="936" w:author="Caitlin Page Casar" w:date="2019-06-04T21:40:00Z">
        <w:r>
          <w:rPr>
            <w:sz w:val="22"/>
            <w:szCs w:val="22"/>
          </w:rPr>
          <w:t xml:space="preserve">ofilm communities are 3-4 orders of magnitude greater than </w:t>
        </w:r>
      </w:ins>
      <w:ins w:id="937" w:author="Caitlin Page Casar" w:date="2019-06-04T21:41:00Z">
        <w:r>
          <w:rPr>
            <w:sz w:val="22"/>
            <w:szCs w:val="22"/>
          </w:rPr>
          <w:t xml:space="preserve">in respective </w:t>
        </w:r>
      </w:ins>
      <w:ins w:id="938" w:author="Caitlin Page Casar" w:date="2019-06-04T21:40:00Z">
        <w:r>
          <w:rPr>
            <w:sz w:val="22"/>
            <w:szCs w:val="22"/>
          </w:rPr>
          <w:t xml:space="preserve">fluid </w:t>
        </w:r>
      </w:ins>
      <w:ins w:id="939" w:author="Caitlin Page Casar" w:date="2019-06-04T21:41:00Z">
        <w:r>
          <w:rPr>
            <w:sz w:val="22"/>
            <w:szCs w:val="22"/>
          </w:rPr>
          <w:t xml:space="preserve">communities, consistent with </w:t>
        </w:r>
        <w:r w:rsidR="005B7C5B">
          <w:rPr>
            <w:sz w:val="22"/>
            <w:szCs w:val="22"/>
          </w:rPr>
          <w:t>previous ideas</w:t>
        </w:r>
      </w:ins>
      <w:ins w:id="940" w:author="Caitlin Page Casar" w:date="2019-06-04T21:42:00Z">
        <w:r w:rsidR="005B7C5B">
          <w:rPr>
            <w:sz w:val="22"/>
            <w:szCs w:val="22"/>
          </w:rPr>
          <w:t xml:space="preserve"> that biofilms likely represent a much greater proportion of biomass in the subsurface than fluid communities</w:t>
        </w:r>
      </w:ins>
      <w:ins w:id="941" w:author="Caitlin Page Casar" w:date="2019-06-05T10:30:00Z">
        <w:r w:rsidR="002A0394">
          <w:rPr>
            <w:sz w:val="22"/>
            <w:szCs w:val="22"/>
          </w:rPr>
          <w:t xml:space="preserve"> </w:t>
        </w:r>
      </w:ins>
      <w:ins w:id="942" w:author="Caitlin Page Casar" w:date="2019-06-05T10:31:00Z">
        <w:r w:rsidR="002A0394">
          <w:rPr>
            <w:sz w:val="22"/>
            <w:szCs w:val="22"/>
          </w:rPr>
          <w:fldChar w:fldCharType="begin"/>
        </w:r>
        <w:r w:rsidR="002A0394">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2A0394">
        <w:rPr>
          <w:sz w:val="22"/>
          <w:szCs w:val="22"/>
        </w:rPr>
        <w:fldChar w:fldCharType="separate"/>
      </w:r>
      <w:ins w:id="943" w:author="Caitlin Page Casar" w:date="2019-06-05T10:31:00Z">
        <w:r w:rsidR="002A0394">
          <w:rPr>
            <w:noProof/>
            <w:sz w:val="22"/>
            <w:szCs w:val="22"/>
          </w:rPr>
          <w:t>(Flemming &amp; Wuertz, 2019)</w:t>
        </w:r>
        <w:r w:rsidR="002A0394">
          <w:rPr>
            <w:sz w:val="22"/>
            <w:szCs w:val="22"/>
          </w:rPr>
          <w:fldChar w:fldCharType="end"/>
        </w:r>
      </w:ins>
      <w:ins w:id="944" w:author="Caitlin Page Casar" w:date="2019-06-04T21:42:00Z">
        <w:r w:rsidR="005B7C5B">
          <w:rPr>
            <w:sz w:val="22"/>
            <w:szCs w:val="22"/>
          </w:rPr>
          <w:t>.</w:t>
        </w:r>
      </w:ins>
      <w:ins w:id="945" w:author="Caitlin Page Casar" w:date="2019-06-04T21:41:00Z">
        <w:r>
          <w:rPr>
            <w:sz w:val="22"/>
            <w:szCs w:val="22"/>
          </w:rPr>
          <w:t xml:space="preserve"> </w:t>
        </w:r>
      </w:ins>
      <w:ins w:id="946" w:author="Caitlin Page Casar" w:date="2019-06-04T21:55:00Z">
        <w:r w:rsidR="009323C2">
          <w:rPr>
            <w:sz w:val="22"/>
            <w:szCs w:val="22"/>
          </w:rPr>
          <w:t xml:space="preserve">Our estimates for fluid cell densities </w:t>
        </w:r>
      </w:ins>
      <w:ins w:id="947" w:author="Caitlin Page Casar" w:date="2019-06-05T13:21:00Z">
        <w:r w:rsidR="00C13555">
          <w:rPr>
            <w:sz w:val="22"/>
            <w:szCs w:val="22"/>
          </w:rPr>
          <w:t xml:space="preserve">per square centimeter </w:t>
        </w:r>
      </w:ins>
      <w:ins w:id="948" w:author="Caitlin Page Casar" w:date="2019-06-04T21:55:00Z">
        <w:r w:rsidR="009323C2">
          <w:rPr>
            <w:sz w:val="22"/>
            <w:szCs w:val="22"/>
          </w:rPr>
          <w:t>are conservative</w:t>
        </w:r>
      </w:ins>
      <w:ins w:id="949" w:author="Caitlin Page Casar" w:date="2019-06-05T13:21:00Z">
        <w:r w:rsidR="00C13555">
          <w:rPr>
            <w:sz w:val="22"/>
            <w:szCs w:val="22"/>
          </w:rPr>
          <w:t>ly high</w:t>
        </w:r>
      </w:ins>
      <w:ins w:id="950" w:author="Caitlin Page Casar" w:date="2019-06-04T21:55:00Z">
        <w:r w:rsidR="009323C2">
          <w:rPr>
            <w:sz w:val="22"/>
            <w:szCs w:val="22"/>
          </w:rPr>
          <w:t xml:space="preserve"> given our assumptions of a 100</w:t>
        </w:r>
      </w:ins>
      <w:ins w:id="951" w:author="Caitlin Page Casar" w:date="2019-06-04T21:57:00Z">
        <w:r w:rsidR="009323C2">
          <w:rPr>
            <w:sz w:val="22"/>
            <w:szCs w:val="22"/>
          </w:rPr>
          <w:t>μm</w:t>
        </w:r>
      </w:ins>
      <w:ins w:id="952" w:author="Caitlin Page Casar" w:date="2019-06-04T21:55:00Z">
        <w:r w:rsidR="009323C2">
          <w:rPr>
            <w:sz w:val="22"/>
            <w:szCs w:val="22"/>
          </w:rPr>
          <w:t xml:space="preserve"> fracture width</w:t>
        </w:r>
      </w:ins>
      <w:ins w:id="953" w:author="Caitlin Page Casar" w:date="2019-06-04T21:56:00Z">
        <w:r w:rsidR="009323C2">
          <w:rPr>
            <w:sz w:val="22"/>
            <w:szCs w:val="22"/>
          </w:rPr>
          <w:t xml:space="preserve">, where </w:t>
        </w:r>
      </w:ins>
      <w:ins w:id="954" w:author="Caitlin Page Casar" w:date="2019-06-05T13:22:00Z">
        <w:r w:rsidR="00C13555">
          <w:rPr>
            <w:sz w:val="22"/>
            <w:szCs w:val="22"/>
          </w:rPr>
          <w:t>a</w:t>
        </w:r>
      </w:ins>
      <w:ins w:id="955" w:author="Caitlin Page Casar" w:date="2019-06-04T21:56:00Z">
        <w:r w:rsidR="009323C2">
          <w:rPr>
            <w:sz w:val="22"/>
            <w:szCs w:val="22"/>
          </w:rPr>
          <w:t xml:space="preserve"> width of 4-30</w:t>
        </w:r>
      </w:ins>
      <w:ins w:id="956" w:author="Caitlin Page Casar" w:date="2019-06-04T21:58:00Z">
        <w:r w:rsidR="009323C2">
          <w:rPr>
            <w:sz w:val="22"/>
            <w:szCs w:val="22"/>
          </w:rPr>
          <w:t>μm</w:t>
        </w:r>
      </w:ins>
      <w:ins w:id="957" w:author="Caitlin Page Casar" w:date="2019-06-04T21:56:00Z">
        <w:r w:rsidR="009323C2">
          <w:rPr>
            <w:sz w:val="22"/>
            <w:szCs w:val="22"/>
          </w:rPr>
          <w:t xml:space="preserve"> may be more realistic </w:t>
        </w:r>
        <w:r w:rsidR="009323C2">
          <w:rPr>
            <w:sz w:val="22"/>
            <w:szCs w:val="22"/>
          </w:rPr>
          <w:fldChar w:fldCharType="begin"/>
        </w:r>
        <w:r w:rsidR="009323C2">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sidR="009323C2">
        <w:rPr>
          <w:sz w:val="22"/>
          <w:szCs w:val="22"/>
        </w:rPr>
        <w:fldChar w:fldCharType="separate"/>
      </w:r>
      <w:ins w:id="958" w:author="Caitlin Page Casar" w:date="2019-06-04T21:56:00Z">
        <w:r w:rsidR="009323C2" w:rsidRPr="009323C2">
          <w:rPr>
            <w:sz w:val="22"/>
            <w:rPrChange w:id="959" w:author="Caitlin Page Casar" w:date="2019-06-04T21:56:00Z">
              <w:rPr/>
            </w:rPrChange>
          </w:rPr>
          <w:t xml:space="preserve">(Murdoch </w:t>
        </w:r>
        <w:r w:rsidR="009323C2" w:rsidRPr="009323C2">
          <w:rPr>
            <w:i/>
            <w:iCs/>
            <w:sz w:val="22"/>
            <w:rPrChange w:id="960" w:author="Caitlin Page Casar" w:date="2019-06-04T21:56:00Z">
              <w:rPr>
                <w:i/>
                <w:iCs/>
              </w:rPr>
            </w:rPrChange>
          </w:rPr>
          <w:t>et al.</w:t>
        </w:r>
        <w:r w:rsidR="009323C2" w:rsidRPr="009323C2">
          <w:rPr>
            <w:sz w:val="22"/>
            <w:rPrChange w:id="961" w:author="Caitlin Page Casar" w:date="2019-06-04T21:56:00Z">
              <w:rPr/>
            </w:rPrChange>
          </w:rPr>
          <w:t>, 2012)</w:t>
        </w:r>
        <w:r w:rsidR="009323C2">
          <w:rPr>
            <w:sz w:val="22"/>
            <w:szCs w:val="22"/>
          </w:rPr>
          <w:fldChar w:fldCharType="end"/>
        </w:r>
        <w:r w:rsidR="009323C2">
          <w:rPr>
            <w:sz w:val="22"/>
            <w:szCs w:val="22"/>
          </w:rPr>
          <w:t xml:space="preserve">. </w:t>
        </w:r>
      </w:ins>
      <w:moveToRangeStart w:id="962" w:author="Caitlin Page Casar" w:date="2019-06-04T22:00:00Z" w:name="move10578023"/>
      <w:moveTo w:id="963" w:author="Caitlin Page Casar" w:date="2019-06-04T22:00:00Z">
        <w:r w:rsidR="00EF7120" w:rsidRPr="00FF273C">
          <w:rPr>
            <w:rFonts w:ascii="TimesNewRomanPSMT" w:hAnsi="TimesNewRomanPSMT"/>
            <w:sz w:val="22"/>
            <w:szCs w:val="22"/>
          </w:rPr>
          <w:t xml:space="preserve">Cell densities estimated from internal and parallel control glass slides were highest in DeMMO1 experiments, and these biofilms shared the same cell morphologies, suggesting that glass promoted the colonization of a common taxa across these experiments. </w:t>
        </w:r>
      </w:moveTo>
      <w:moveToRangeStart w:id="964" w:author="Caitlin Page Casar" w:date="2019-06-04T21:59:00Z" w:name="move10577961"/>
      <w:moveToRangeEnd w:id="962"/>
      <w:moveTo w:id="965" w:author="Caitlin Page Casar" w:date="2019-06-04T21:59:00Z">
        <w:del w:id="966" w:author="Caitlin Page Casar" w:date="2019-06-04T21:59:00Z">
          <w:r w:rsidR="00EF7120" w:rsidRPr="00FF273C" w:rsidDel="00EF7120">
            <w:rPr>
              <w:rFonts w:ascii="TimesNewRomanPSMT" w:hAnsi="TimesNewRomanPSMT"/>
              <w:sz w:val="22"/>
              <w:szCs w:val="22"/>
            </w:rPr>
            <w:delText>However, cell</w:delText>
          </w:r>
        </w:del>
      </w:moveTo>
      <w:ins w:id="967" w:author="Caitlin Page Casar" w:date="2019-06-04T22:00:00Z">
        <w:r w:rsidR="00EF7120">
          <w:rPr>
            <w:rFonts w:ascii="TimesNewRomanPSMT" w:hAnsi="TimesNewRomanPSMT"/>
            <w:sz w:val="22"/>
            <w:szCs w:val="22"/>
          </w:rPr>
          <w:t>However, c</w:t>
        </w:r>
      </w:ins>
      <w:ins w:id="968" w:author="Caitlin Page Casar" w:date="2019-06-04T21:59:00Z">
        <w:r w:rsidR="00EF7120">
          <w:rPr>
            <w:rFonts w:ascii="TimesNewRomanPSMT" w:hAnsi="TimesNewRomanPSMT"/>
            <w:sz w:val="22"/>
            <w:szCs w:val="22"/>
          </w:rPr>
          <w:t>ell</w:t>
        </w:r>
      </w:ins>
      <w:moveTo w:id="969" w:author="Caitlin Page Casar" w:date="2019-06-04T21:59:00Z">
        <w:r w:rsidR="00EF7120" w:rsidRPr="00FF273C">
          <w:rPr>
            <w:rFonts w:ascii="TimesNewRomanPSMT" w:hAnsi="TimesNewRomanPSMT"/>
            <w:sz w:val="22"/>
            <w:szCs w:val="22"/>
          </w:rPr>
          <w:t xml:space="preserve"> morphologies were distinct between most controls and minerals (i.e. in all pyrolusite experiments at all sites), suggesting taxonomic selection for mineral surface colonization</w:t>
        </w:r>
      </w:moveTo>
      <w:ins w:id="970" w:author="Caitlin Page Casar" w:date="2019-06-04T21:59:00Z">
        <w:r w:rsidR="00EF7120">
          <w:rPr>
            <w:rFonts w:ascii="TimesNewRomanPSMT" w:hAnsi="TimesNewRomanPSMT"/>
            <w:sz w:val="22"/>
            <w:szCs w:val="22"/>
          </w:rPr>
          <w:t xml:space="preserve">. </w:t>
        </w:r>
      </w:ins>
      <w:moveTo w:id="971" w:author="Caitlin Page Casar" w:date="2019-06-04T21:59:00Z">
        <w:del w:id="972" w:author="Caitlin Page Casar" w:date="2019-06-04T21:59:00Z">
          <w:r w:rsidR="00EF7120" w:rsidRPr="00FF273C" w:rsidDel="00EF7120">
            <w:rPr>
              <w:rFonts w:ascii="TimesNewRomanPSMT" w:hAnsi="TimesNewRomanPSMT"/>
              <w:sz w:val="22"/>
              <w:szCs w:val="22"/>
            </w:rPr>
            <w:delText xml:space="preserve"> (Figure x). </w:delText>
          </w:r>
        </w:del>
      </w:moveTo>
    </w:p>
    <w:moveToRangeEnd w:id="964"/>
    <w:p w14:paraId="13BD82CC" w14:textId="038C56FD" w:rsidR="00792520" w:rsidRDefault="005B7C5B" w:rsidP="00792520">
      <w:pPr>
        <w:spacing w:before="120" w:line="276" w:lineRule="auto"/>
        <w:jc w:val="both"/>
        <w:rPr>
          <w:ins w:id="973" w:author="Caitlin Page Casar" w:date="2019-06-05T16:35:00Z"/>
          <w:sz w:val="22"/>
          <w:szCs w:val="22"/>
        </w:rPr>
      </w:pPr>
      <w:ins w:id="974" w:author="Caitlin Page Casar" w:date="2019-06-04T21:44:00Z">
        <w:r>
          <w:rPr>
            <w:sz w:val="22"/>
            <w:szCs w:val="22"/>
          </w:rPr>
          <w:t xml:space="preserve">Further, generally higher cell densities on minerals vs. </w:t>
        </w:r>
      </w:ins>
      <w:ins w:id="975" w:author="Caitlin Page Casar" w:date="2019-06-04T21:45:00Z">
        <w:r>
          <w:rPr>
            <w:sz w:val="22"/>
            <w:szCs w:val="22"/>
          </w:rPr>
          <w:t xml:space="preserve">respective internal controls suggest that </w:t>
        </w:r>
      </w:ins>
      <w:ins w:id="976" w:author="Caitlin Page Casar" w:date="2019-06-04T21:46:00Z">
        <w:r>
          <w:rPr>
            <w:sz w:val="22"/>
            <w:szCs w:val="22"/>
          </w:rPr>
          <w:t xml:space="preserve">minerals </w:t>
        </w:r>
      </w:ins>
      <w:ins w:id="977" w:author="Caitlin Page Casar" w:date="2019-06-04T22:00:00Z">
        <w:r w:rsidR="00EF7120">
          <w:rPr>
            <w:sz w:val="22"/>
            <w:szCs w:val="22"/>
          </w:rPr>
          <w:t>enhance biomass</w:t>
        </w:r>
      </w:ins>
      <w:ins w:id="978" w:author="Caitlin Page Casar" w:date="2019-06-04T21:47:00Z">
        <w:r>
          <w:rPr>
            <w:sz w:val="22"/>
            <w:szCs w:val="22"/>
          </w:rPr>
          <w:t>. There are several reasons why minerals could</w:t>
        </w:r>
      </w:ins>
      <w:ins w:id="979" w:author="Caitlin Page Casar" w:date="2019-06-04T21:48:00Z">
        <w:r>
          <w:rPr>
            <w:sz w:val="22"/>
            <w:szCs w:val="22"/>
          </w:rPr>
          <w:t xml:space="preserve"> promote biofilm formation: charge, energy source, conditioning films enhanced by mineral defects…Minerals rich in iron and manga</w:t>
        </w:r>
      </w:ins>
      <w:ins w:id="980" w:author="Caitlin Page Casar" w:date="2019-06-04T21:49:00Z">
        <w:r>
          <w:rPr>
            <w:sz w:val="22"/>
            <w:szCs w:val="22"/>
          </w:rPr>
          <w:t xml:space="preserve">nese promoted higher densities than calcite and muscovite, suggesting potential microbial metal cycling. </w:t>
        </w:r>
      </w:ins>
    </w:p>
    <w:p w14:paraId="19966C46" w14:textId="70A65355" w:rsidR="00E23E77" w:rsidRPr="005654B9" w:rsidDel="006269DC" w:rsidRDefault="00E23E77" w:rsidP="00E23E77">
      <w:pPr>
        <w:pStyle w:val="ListParagraph"/>
        <w:numPr>
          <w:ilvl w:val="0"/>
          <w:numId w:val="4"/>
        </w:numPr>
        <w:rPr>
          <w:del w:id="981" w:author="Caitlin Page Casar" w:date="2019-06-04T22:05:00Z"/>
          <w:rFonts w:ascii="Calibri" w:hAnsi="Calibri" w:cs="Calibri"/>
          <w:b/>
        </w:rPr>
      </w:pPr>
      <w:del w:id="982"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983" w:author="Caitlin Page Casar" w:date="2019-06-04T21:49:00Z"/>
          <w:b/>
          <w:sz w:val="20"/>
          <w:szCs w:val="20"/>
        </w:rPr>
      </w:pPr>
      <w:del w:id="984"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985" w:author="Caitlin Page Casar" w:date="2019-06-04T21:50:00Z"/>
          <w:b/>
          <w:sz w:val="20"/>
          <w:szCs w:val="20"/>
        </w:rPr>
      </w:pPr>
      <w:del w:id="986"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987" w:author="Caitlin Page Casar" w:date="2019-06-04T21:39:00Z"/>
          <w:b/>
          <w:sz w:val="20"/>
          <w:szCs w:val="20"/>
        </w:rPr>
      </w:pPr>
      <w:del w:id="988"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989" w:author="Caitlin Page Casar" w:date="2019-06-04T22:05:00Z"/>
          <w:b/>
          <w:sz w:val="20"/>
          <w:szCs w:val="20"/>
        </w:rPr>
      </w:pPr>
      <w:del w:id="990"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991" w:author="Caitlin Page Casar" w:date="2019-06-04T21:39:00Z"/>
          <w:b/>
          <w:sz w:val="20"/>
          <w:szCs w:val="20"/>
        </w:rPr>
      </w:pPr>
      <w:del w:id="992"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993" w:author="Caitlin Page Casar" w:date="2019-06-04T22:05:00Z"/>
          <w:b/>
          <w:sz w:val="20"/>
          <w:szCs w:val="20"/>
        </w:rPr>
      </w:pPr>
      <w:del w:id="994"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995"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996" w:author="Caitlin Page Casar" w:date="2019-06-04T22:01:00Z"/>
          <w:rFonts w:ascii="TimesNewRomanPSMT" w:hAnsi="TimesNewRomanPSMT"/>
          <w:sz w:val="22"/>
          <w:szCs w:val="22"/>
        </w:rPr>
      </w:pPr>
      <w:del w:id="997"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998" w:author="Caitlin Page Casar" w:date="2019-06-04T22:00:00Z" w:name="move10578023"/>
      <w:moveFrom w:id="999" w:author="Caitlin Page Casar" w:date="2019-06-04T22:00:00Z">
        <w:del w:id="1000"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1001" w:author="Caitlin Page Casar" w:date="2019-06-04T21:59:00Z" w:name="move10577961"/>
      <w:moveFromRangeEnd w:id="998"/>
      <w:moveFrom w:id="1002" w:author="Caitlin Page Casar" w:date="2019-06-04T21:59:00Z">
        <w:del w:id="1003"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1001"/>
    </w:p>
    <w:p w14:paraId="5FC3CEBC" w14:textId="1D6CC77B" w:rsidR="009F4BA0" w:rsidDel="006B5131" w:rsidRDefault="009F4BA0" w:rsidP="009F4BA0">
      <w:pPr>
        <w:pStyle w:val="NormalWeb"/>
        <w:spacing w:before="120" w:beforeAutospacing="0" w:after="0" w:afterAutospacing="0"/>
        <w:jc w:val="both"/>
        <w:rPr>
          <w:moveFrom w:id="1004" w:author="Caitlin Page Casar" w:date="2019-06-03T15:31:00Z"/>
          <w:rFonts w:ascii="TimesNewRomanPSMT" w:hAnsi="TimesNewRomanPSMT"/>
          <w:color w:val="7F7F7F" w:themeColor="text1" w:themeTint="80"/>
          <w:sz w:val="18"/>
          <w:szCs w:val="18"/>
        </w:rPr>
      </w:pPr>
      <w:moveFromRangeStart w:id="1005" w:author="Caitlin Page Casar" w:date="2019-06-03T15:31:00Z" w:name="move9435466"/>
      <w:moveFrom w:id="1006"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1007" w:author="Caitlin Page Casar" w:date="2019-06-03T15:31:00Z"/>
          <w:rFonts w:ascii="TimesNewRomanPSMT" w:hAnsi="TimesNewRomanPSMT"/>
          <w:color w:val="7F7F7F" w:themeColor="text1" w:themeTint="80"/>
          <w:sz w:val="18"/>
          <w:szCs w:val="18"/>
        </w:rPr>
      </w:pPr>
      <w:moveFrom w:id="1008"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1005"/>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1009"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1010" w:author="Caitlin Page Casar" w:date="2019-06-04T22:01:00Z"/>
          <w:b/>
          <w:sz w:val="20"/>
          <w:szCs w:val="20"/>
        </w:rPr>
      </w:pPr>
      <w:del w:id="1011"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6D0C19D2" w:rsidR="001904D5" w:rsidDel="005B1577" w:rsidRDefault="00147DB2" w:rsidP="00F770A6">
      <w:pPr>
        <w:spacing w:before="120" w:line="276" w:lineRule="auto"/>
        <w:jc w:val="both"/>
        <w:rPr>
          <w:del w:id="1012" w:author="Caitlin Page Casar" w:date="2019-06-04T22:01:00Z"/>
          <w:rFonts w:ascii="TimesNewRomanPSMT" w:hAnsi="TimesNewRomanPSMT"/>
          <w:sz w:val="22"/>
          <w:szCs w:val="22"/>
        </w:rPr>
      </w:pPr>
      <w:ins w:id="1013"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1014"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1015"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1016" w:author="Caitlin Page Casar" w:date="2019-06-05T10:46:00Z">
        <w:r>
          <w:rPr>
            <w:rFonts w:ascii="TimesNewRomanPSMT" w:hAnsi="TimesNewRomanPSMT"/>
            <w:sz w:val="22"/>
            <w:szCs w:val="22"/>
          </w:rPr>
          <w:t>Here,</w:t>
        </w:r>
      </w:ins>
      <w:ins w:id="1017" w:author="Caitlin Page Casar" w:date="2019-06-05T10:42:00Z">
        <w:r>
          <w:rPr>
            <w:rFonts w:ascii="TimesNewRomanPSMT" w:hAnsi="TimesNewRomanPSMT"/>
            <w:sz w:val="22"/>
            <w:szCs w:val="22"/>
          </w:rPr>
          <w:t xml:space="preserve"> </w:t>
        </w:r>
        <w:r>
          <w:rPr>
            <w:rFonts w:ascii="TimesNewRomanPSMT" w:hAnsi="TimesNewRomanPSMT"/>
            <w:sz w:val="22"/>
            <w:szCs w:val="22"/>
          </w:rPr>
          <w:t>variety of minerals are available as energy sources</w:t>
        </w:r>
        <w:r>
          <w:rPr>
            <w:rFonts w:ascii="TimesNewRomanPSMT" w:hAnsi="TimesNewRomanPSMT"/>
            <w:sz w:val="22"/>
            <w:szCs w:val="22"/>
          </w:rPr>
          <w:t xml:space="preserve"> </w:t>
        </w:r>
      </w:ins>
      <w:ins w:id="1018" w:author="Caitlin Page Casar" w:date="2019-06-05T10:43:00Z">
        <w:r>
          <w:rPr>
            <w:rFonts w:ascii="TimesNewRomanPSMT" w:hAnsi="TimesNewRomanPSMT"/>
            <w:sz w:val="22"/>
            <w:szCs w:val="22"/>
          </w:rPr>
          <w:t>for microbial metabolisms</w:t>
        </w:r>
      </w:ins>
      <w:ins w:id="1019" w:author="Caitlin Page Casar" w:date="2019-06-05T10:47:00Z">
        <w:r>
          <w:rPr>
            <w:rFonts w:ascii="TimesNewRomanPSMT" w:hAnsi="TimesNewRomanPSMT"/>
            <w:sz w:val="22"/>
            <w:szCs w:val="22"/>
          </w:rPr>
          <w:t>; however, minerals may only be accessible to specialist taxa</w:t>
        </w:r>
      </w:ins>
      <w:ins w:id="1020" w:author="Caitlin Page Casar" w:date="2019-06-05T10:42:00Z">
        <w:r>
          <w:rPr>
            <w:rFonts w:ascii="TimesNewRomanPSMT" w:hAnsi="TimesNewRomanPSMT"/>
            <w:sz w:val="22"/>
            <w:szCs w:val="22"/>
          </w:rPr>
          <w:t xml:space="preserve">. </w:t>
        </w:r>
      </w:ins>
      <w:ins w:id="1021" w:author="Caitlin Page Casar" w:date="2019-06-05T10:43:00Z">
        <w:r>
          <w:rPr>
            <w:rFonts w:ascii="TimesNewRomanPSMT" w:hAnsi="TimesNewRomanPSMT"/>
            <w:sz w:val="22"/>
            <w:szCs w:val="22"/>
          </w:rPr>
          <w:t xml:space="preserve">Our findings </w:t>
        </w:r>
      </w:ins>
      <w:ins w:id="1022" w:author="Caitlin Page Casar" w:date="2019-06-05T10:35:00Z">
        <w:r w:rsidR="002A0394">
          <w:rPr>
            <w:rFonts w:ascii="TimesNewRomanPSMT" w:hAnsi="TimesNewRomanPSMT"/>
            <w:sz w:val="22"/>
            <w:szCs w:val="22"/>
          </w:rPr>
          <w:t xml:space="preserve">suggest minerals are </w:t>
        </w:r>
      </w:ins>
      <w:ins w:id="1023" w:author="Caitlin Page Casar" w:date="2019-06-05T10:36:00Z">
        <w:r w:rsidR="002A0394">
          <w:rPr>
            <w:rFonts w:ascii="TimesNewRomanPSMT" w:hAnsi="TimesNewRomanPSMT"/>
            <w:sz w:val="22"/>
            <w:szCs w:val="22"/>
          </w:rPr>
          <w:t>selectively colonized by a subset of the microbiome</w:t>
        </w:r>
      </w:ins>
      <w:ins w:id="1024" w:author="Caitlin Page Casar" w:date="2019-06-05T10:37:00Z">
        <w:r w:rsidR="002A0394">
          <w:rPr>
            <w:rFonts w:ascii="TimesNewRomanPSMT" w:hAnsi="TimesNewRomanPSMT"/>
            <w:sz w:val="22"/>
            <w:szCs w:val="22"/>
          </w:rPr>
          <w:t xml:space="preserve"> comprised of proportionally greater biomass than the fluid communities</w:t>
        </w:r>
      </w:ins>
      <w:ins w:id="1025" w:author="Caitlin Page Casar" w:date="2019-06-05T10:36:00Z">
        <w:r w:rsidR="002A0394">
          <w:rPr>
            <w:rFonts w:ascii="TimesNewRomanPSMT" w:hAnsi="TimesNewRomanPSMT"/>
            <w:sz w:val="22"/>
            <w:szCs w:val="22"/>
          </w:rPr>
          <w:t xml:space="preserve">. </w:t>
        </w:r>
      </w:ins>
      <w:ins w:id="1026" w:author="Caitlin Page Casar" w:date="2019-06-05T10:35:00Z">
        <w:r w:rsidR="002A0394">
          <w:rPr>
            <w:rFonts w:ascii="TimesNewRomanPSMT" w:hAnsi="TimesNewRomanPSMT"/>
            <w:sz w:val="22"/>
            <w:szCs w:val="22"/>
          </w:rPr>
          <w:t>Thus, biofilm formation on mineral surfaces may be a competitive advantage in this system.</w:t>
        </w:r>
        <w:r w:rsidR="002A0394">
          <w:rPr>
            <w:rFonts w:ascii="TimesNewRomanPSMT" w:hAnsi="TimesNewRomanPSMT"/>
            <w:sz w:val="22"/>
            <w:szCs w:val="22"/>
          </w:rPr>
          <w:t xml:space="preserve"> </w:t>
        </w:r>
      </w:ins>
      <w:del w:id="1027" w:author="Caitlin Page Casar" w:date="2019-06-04T22:04:00Z">
        <w:r w:rsidR="001904D5" w:rsidRPr="00FF273C" w:rsidDel="0016674F">
          <w:rPr>
            <w:rFonts w:ascii="TimesNewRomanPSMT" w:hAnsi="TimesNewRomanPSMT"/>
            <w:sz w:val="22"/>
            <w:szCs w:val="22"/>
          </w:rPr>
          <w:delText xml:space="preserve">Together, </w:delText>
        </w:r>
      </w:del>
      <w:del w:id="1028" w:author="Caitlin Page Casar" w:date="2019-06-04T22:03:00Z">
        <w:r w:rsidR="001904D5" w:rsidRPr="00FF273C" w:rsidDel="0016674F">
          <w:rPr>
            <w:rFonts w:ascii="TimesNewRomanPSMT" w:hAnsi="TimesNewRomanPSMT"/>
            <w:sz w:val="22"/>
            <w:szCs w:val="22"/>
          </w:rPr>
          <w:delText>taxonomic and cell density/morphology data</w:delText>
        </w:r>
      </w:del>
      <w:del w:id="1029"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1030" w:author="Caitlin Page Casar" w:date="2019-06-04T22:03:00Z">
        <w:r w:rsidR="001904D5" w:rsidRPr="00FF273C" w:rsidDel="0016674F">
          <w:rPr>
            <w:rFonts w:ascii="TimesNewRomanPSMT" w:hAnsi="TimesNewRomanPSMT"/>
            <w:sz w:val="22"/>
            <w:szCs w:val="22"/>
          </w:rPr>
          <w:delText xml:space="preserve"> </w:delText>
        </w:r>
      </w:del>
      <w:ins w:id="1031"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1032"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1033"/>
      <w:r w:rsidR="001904D5" w:rsidRPr="00FF273C">
        <w:rPr>
          <w:rFonts w:ascii="TimesNewRomanPSMT" w:hAnsi="TimesNewRomanPSMT"/>
          <w:sz w:val="22"/>
          <w:szCs w:val="22"/>
        </w:rPr>
        <w:t>DeMMO</w:t>
      </w:r>
      <w:commentRangeEnd w:id="1033"/>
      <w:r w:rsidR="00753AFC">
        <w:rPr>
          <w:rStyle w:val="CommentReference"/>
        </w:rPr>
        <w:commentReference w:id="1033"/>
      </w:r>
      <w:ins w:id="1034" w:author="Caitlin Page Casar" w:date="2019-06-05T10:50:00Z">
        <w:r w:rsidR="00753AFC">
          <w:rPr>
            <w:rFonts w:ascii="TimesNewRomanPSMT" w:hAnsi="TimesNewRomanPSMT"/>
            <w:sz w:val="22"/>
            <w:szCs w:val="22"/>
          </w:rPr>
          <w:t>.</w:t>
        </w:r>
      </w:ins>
      <w:del w:id="1035"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036"/>
      <w:r>
        <w:rPr>
          <w:color w:val="222222"/>
          <w:sz w:val="20"/>
          <w:szCs w:val="20"/>
          <w:shd w:val="clear" w:color="auto" w:fill="FFFFFF"/>
        </w:rPr>
        <w:t xml:space="preserve">Exobiology Grant “…” </w:t>
      </w:r>
      <w:commentRangeEnd w:id="1036"/>
      <w:r>
        <w:rPr>
          <w:rStyle w:val="CommentReference"/>
        </w:rPr>
        <w:commentReference w:id="1036"/>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Ketchem, Annamarie Jedziniak</w:t>
      </w:r>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1037" w:author="Caitlin Page Casar" w:date="2019-06-03T15:33:00Z"/>
          <w:sz w:val="20"/>
          <w:szCs w:val="20"/>
          <w:rPrChange w:id="1038" w:author="Caitlin Page Casar" w:date="2019-06-03T15:33:00Z">
            <w:rPr>
              <w:ins w:id="1039"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SHyNE)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1040" w:author="Caitlin Page Casar" w:date="2019-06-03T15:33:00Z">
        <w:r>
          <w:rPr>
            <w:color w:val="000000"/>
            <w:sz w:val="20"/>
            <w:szCs w:val="20"/>
            <w:shd w:val="clear" w:color="auto" w:fill="FFFFFF"/>
          </w:rPr>
          <w:t>Annette Rowe, Karla Abuyen, Jan Amend, Haley Sapers</w:t>
        </w:r>
      </w:ins>
      <w:commentRangeStart w:id="1041"/>
      <w:commentRangeEnd w:id="1041"/>
      <w:ins w:id="1042" w:author="Caitlin Page Casar" w:date="2019-06-03T15:34:00Z">
        <w:r>
          <w:rPr>
            <w:rStyle w:val="CommentReference"/>
          </w:rPr>
          <w:commentReference w:id="1041"/>
        </w:r>
        <w:r>
          <w:rPr>
            <w:color w:val="000000"/>
            <w:sz w:val="20"/>
            <w:szCs w:val="20"/>
            <w:shd w:val="clear" w:color="auto" w:fill="FFFFFF"/>
          </w:rPr>
          <w:t xml:space="preserve">, Lily Momper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r w:rsidRPr="00261B10">
        <w:rPr>
          <w:color w:val="222222"/>
          <w:sz w:val="20"/>
          <w:szCs w:val="20"/>
          <w:shd w:val="clear" w:color="auto" w:fill="FFFFFF"/>
        </w:rPr>
        <w:t>Bethke,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RockWare Incorporated.</w:t>
      </w:r>
    </w:p>
    <w:p w14:paraId="48FA3D62" w14:textId="230DD6FD" w:rsidR="004E2355" w:rsidRPr="007F0B55" w:rsidRDefault="004E2355" w:rsidP="00B52196">
      <w:pPr>
        <w:rPr>
          <w:sz w:val="20"/>
          <w:szCs w:val="20"/>
        </w:rPr>
      </w:pPr>
      <w:r w:rsidRPr="007F0B55">
        <w:rPr>
          <w:bCs/>
          <w:sz w:val="20"/>
          <w:szCs w:val="20"/>
        </w:rPr>
        <w:t xml:space="preserve">Flemming, H. C. and Wuertz, S. (2019) </w:t>
      </w:r>
      <w:r w:rsidRPr="007F0B55">
        <w:rPr>
          <w:bCs/>
          <w:i/>
          <w:sz w:val="20"/>
          <w:szCs w:val="20"/>
        </w:rPr>
        <w:t>Nat. Rev. Microbio.</w:t>
      </w:r>
      <w:r w:rsidRPr="007F0B55">
        <w:rPr>
          <w:bCs/>
          <w:sz w:val="20"/>
          <w:szCs w:val="20"/>
        </w:rPr>
        <w:t>, 1.</w:t>
      </w:r>
    </w:p>
    <w:p w14:paraId="3FFEBD98" w14:textId="612E5B54" w:rsidR="00C46231" w:rsidRDefault="00C46231" w:rsidP="00C46231">
      <w:pPr>
        <w:jc w:val="both"/>
        <w:rPr>
          <w:sz w:val="20"/>
          <w:szCs w:val="20"/>
        </w:rPr>
      </w:pPr>
      <w:r w:rsidRPr="00C46231">
        <w:rPr>
          <w:sz w:val="20"/>
          <w:szCs w:val="20"/>
        </w:rPr>
        <w:t>Jari Oksanen, F. Guillaume Blanchet, Michael Friendly, Roeland Kindt, Pierre</w:t>
      </w:r>
      <w:r>
        <w:rPr>
          <w:sz w:val="20"/>
          <w:szCs w:val="20"/>
        </w:rPr>
        <w:t xml:space="preserve"> </w:t>
      </w:r>
      <w:r w:rsidRPr="00C46231">
        <w:rPr>
          <w:sz w:val="20"/>
          <w:szCs w:val="20"/>
        </w:rPr>
        <w:t>Legendre, Dan McGlinn, Peter R. Minchin, R. B. O'Hara, Gavin L. Simpson, Peter</w:t>
      </w:r>
      <w:r>
        <w:rPr>
          <w:sz w:val="20"/>
          <w:szCs w:val="20"/>
        </w:rPr>
        <w:t xml:space="preserve"> </w:t>
      </w:r>
      <w:r w:rsidRPr="00C46231">
        <w:rPr>
          <w:sz w:val="20"/>
          <w:szCs w:val="20"/>
        </w:rPr>
        <w:t>Solymos, M. Henry H. Stevens, Eduard Szoecs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r w:rsidRPr="007F0B55">
        <w:rPr>
          <w:sz w:val="20"/>
          <w:szCs w:val="20"/>
        </w:rPr>
        <w:t>Osburn</w:t>
      </w:r>
      <w:r w:rsidR="000E08F7" w:rsidRPr="007F0B55">
        <w:rPr>
          <w:sz w:val="20"/>
          <w:szCs w:val="20"/>
        </w:rPr>
        <w:t xml:space="preserve"> et al. 2019. </w:t>
      </w:r>
      <w:r w:rsidRPr="007F0B55">
        <w:rPr>
          <w:sz w:val="20"/>
          <w:szCs w:val="20"/>
        </w:rPr>
        <w:t>Long-term aqueous geochemical stability of the Deep Mine Microbial Observatory (DeMMO),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043"/>
      <w:r>
        <w:rPr>
          <w:rFonts w:ascii="TimesNewRomanPSMT" w:hAnsi="TimesNewRomanPSMT"/>
          <w:sz w:val="22"/>
          <w:szCs w:val="22"/>
        </w:rPr>
        <w:t>DOI: …</w:t>
      </w:r>
      <w:commentRangeEnd w:id="1043"/>
      <w:r>
        <w:rPr>
          <w:rStyle w:val="CommentReference"/>
        </w:rPr>
        <w:commentReference w:id="1043"/>
      </w:r>
      <w:ins w:id="1044" w:author="Caitlin Page Casar" w:date="2019-06-03T15:32:00Z">
        <w:r w:rsidR="007020A1">
          <w:rPr>
            <w:rFonts w:ascii="TimesNewRomanPSMT" w:hAnsi="TimesNewRomanPSMT"/>
            <w:sz w:val="22"/>
            <w:szCs w:val="22"/>
          </w:rPr>
          <w:t xml:space="preserve">, github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1045" w:author="Caitlin Page Casar" w:date="2019-06-29T12:48:00Z"/>
          <w:rFonts w:ascii="TimesNewRomanPSMT" w:hAnsi="TimesNewRomanPSMT"/>
        </w:rPr>
      </w:pPr>
      <w:r>
        <w:rPr>
          <w:rFonts w:ascii="Calibri" w:hAnsi="Calibri" w:cs="Calibri"/>
          <w:b/>
          <w:noProof/>
          <w:sz w:val="22"/>
          <w:szCs w:val="22"/>
        </w:rPr>
        <w:softHyphen/>
      </w:r>
      <w:ins w:id="1046" w:author="Caitlin Page Casar" w:date="2019-06-29T12:48:00Z">
        <w:r w:rsidR="00382EA3" w:rsidRPr="00382EA3">
          <w:rPr>
            <w:rFonts w:ascii="TimesNewRomanPSMT" w:hAnsi="TimesNewRomanPSMT"/>
          </w:rPr>
          <w:t xml:space="preserve"> </w:t>
        </w:r>
      </w:ins>
      <w:moveToRangeStart w:id="1047"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1048" w:author="Caitlin Page Casar" w:date="2019-06-29T12:48:00Z"/>
          <w:sz w:val="16"/>
          <w:szCs w:val="16"/>
        </w:rPr>
      </w:pPr>
      <w:moveTo w:id="1049"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DeMMO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830140">
        <w:tc>
          <w:tcPr>
            <w:tcW w:w="474" w:type="dxa"/>
          </w:tcPr>
          <w:p w14:paraId="442681C9" w14:textId="77777777" w:rsidR="00382EA3" w:rsidRPr="00BF3695" w:rsidRDefault="00382EA3" w:rsidP="00830140">
            <w:pPr>
              <w:pStyle w:val="ListParagraph"/>
              <w:ind w:left="0"/>
              <w:jc w:val="both"/>
              <w:rPr>
                <w:moveTo w:id="1050" w:author="Caitlin Page Casar" w:date="2019-06-29T12:48:00Z"/>
                <w:b/>
                <w:sz w:val="16"/>
                <w:szCs w:val="16"/>
              </w:rPr>
            </w:pPr>
            <w:moveTo w:id="1051" w:author="Caitlin Page Casar" w:date="2019-06-29T12:48:00Z">
              <w:r w:rsidRPr="00BF3695">
                <w:rPr>
                  <w:b/>
                  <w:sz w:val="16"/>
                  <w:szCs w:val="16"/>
                </w:rPr>
                <w:t>Site</w:t>
              </w:r>
            </w:moveTo>
          </w:p>
        </w:tc>
        <w:tc>
          <w:tcPr>
            <w:tcW w:w="634" w:type="dxa"/>
          </w:tcPr>
          <w:p w14:paraId="144DE6A5" w14:textId="77777777" w:rsidR="00382EA3" w:rsidRPr="00BF3695" w:rsidRDefault="00382EA3" w:rsidP="00830140">
            <w:pPr>
              <w:pStyle w:val="ListParagraph"/>
              <w:ind w:left="0"/>
              <w:jc w:val="both"/>
              <w:rPr>
                <w:moveTo w:id="1052" w:author="Caitlin Page Casar" w:date="2019-06-29T12:48:00Z"/>
                <w:b/>
                <w:sz w:val="16"/>
                <w:szCs w:val="16"/>
              </w:rPr>
            </w:pPr>
            <w:moveTo w:id="1053" w:author="Caitlin Page Casar" w:date="2019-06-29T12:48:00Z">
              <w:r w:rsidRPr="00BF3695">
                <w:rPr>
                  <w:b/>
                  <w:sz w:val="16"/>
                  <w:szCs w:val="16"/>
                </w:rPr>
                <w:t>Depth</w:t>
              </w:r>
            </w:moveTo>
          </w:p>
          <w:p w14:paraId="0B960DA1" w14:textId="77777777" w:rsidR="00382EA3" w:rsidRPr="00BF3695" w:rsidRDefault="00382EA3" w:rsidP="00830140">
            <w:pPr>
              <w:pStyle w:val="ListParagraph"/>
              <w:ind w:left="0"/>
              <w:jc w:val="both"/>
              <w:rPr>
                <w:moveTo w:id="1054" w:author="Caitlin Page Casar" w:date="2019-06-29T12:48:00Z"/>
                <w:b/>
                <w:sz w:val="16"/>
                <w:szCs w:val="16"/>
              </w:rPr>
            </w:pPr>
            <w:moveTo w:id="1055" w:author="Caitlin Page Casar" w:date="2019-06-29T12:48:00Z">
              <w:r w:rsidRPr="00BF3695">
                <w:rPr>
                  <w:b/>
                  <w:sz w:val="16"/>
                  <w:szCs w:val="16"/>
                </w:rPr>
                <w:t>ft</w:t>
              </w:r>
            </w:moveTo>
          </w:p>
        </w:tc>
        <w:tc>
          <w:tcPr>
            <w:tcW w:w="616" w:type="dxa"/>
          </w:tcPr>
          <w:p w14:paraId="16958A1F" w14:textId="77777777" w:rsidR="00382EA3" w:rsidRPr="00BF3695" w:rsidRDefault="00382EA3" w:rsidP="00830140">
            <w:pPr>
              <w:pStyle w:val="ListParagraph"/>
              <w:ind w:left="0"/>
              <w:jc w:val="both"/>
              <w:rPr>
                <w:moveTo w:id="1056" w:author="Caitlin Page Casar" w:date="2019-06-29T12:48:00Z"/>
                <w:b/>
                <w:sz w:val="16"/>
                <w:szCs w:val="16"/>
              </w:rPr>
            </w:pPr>
            <w:moveTo w:id="1057" w:author="Caitlin Page Casar" w:date="2019-06-29T12:48:00Z">
              <w:r w:rsidRPr="00BF3695">
                <w:rPr>
                  <w:b/>
                  <w:sz w:val="16"/>
                  <w:szCs w:val="16"/>
                </w:rPr>
                <w:t>Temp</w:t>
              </w:r>
            </w:moveTo>
          </w:p>
          <w:p w14:paraId="01E07652" w14:textId="77777777" w:rsidR="00382EA3" w:rsidRPr="00BF3695" w:rsidRDefault="00382EA3" w:rsidP="00830140">
            <w:pPr>
              <w:pStyle w:val="ListParagraph"/>
              <w:ind w:left="0"/>
              <w:jc w:val="both"/>
              <w:rPr>
                <w:moveTo w:id="1058" w:author="Caitlin Page Casar" w:date="2019-06-29T12:48:00Z"/>
                <w:b/>
                <w:sz w:val="16"/>
                <w:szCs w:val="16"/>
              </w:rPr>
            </w:pPr>
            <w:moveTo w:id="1059"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830140">
            <w:pPr>
              <w:pStyle w:val="ListParagraph"/>
              <w:ind w:left="0"/>
              <w:jc w:val="both"/>
              <w:rPr>
                <w:moveTo w:id="1060" w:author="Caitlin Page Casar" w:date="2019-06-29T12:48:00Z"/>
                <w:b/>
                <w:sz w:val="16"/>
                <w:szCs w:val="16"/>
              </w:rPr>
            </w:pPr>
            <w:moveTo w:id="1061" w:author="Caitlin Page Casar" w:date="2019-06-29T12:48:00Z">
              <w:r w:rsidRPr="00BF3695">
                <w:rPr>
                  <w:b/>
                  <w:sz w:val="16"/>
                  <w:szCs w:val="16"/>
                </w:rPr>
                <w:t>ORP</w:t>
              </w:r>
            </w:moveTo>
          </w:p>
        </w:tc>
        <w:tc>
          <w:tcPr>
            <w:tcW w:w="430" w:type="dxa"/>
          </w:tcPr>
          <w:p w14:paraId="637B0CB8" w14:textId="77777777" w:rsidR="00382EA3" w:rsidRPr="00BF3695" w:rsidRDefault="00382EA3" w:rsidP="00830140">
            <w:pPr>
              <w:pStyle w:val="ListParagraph"/>
              <w:ind w:left="0"/>
              <w:jc w:val="both"/>
              <w:rPr>
                <w:moveTo w:id="1062" w:author="Caitlin Page Casar" w:date="2019-06-29T12:48:00Z"/>
                <w:b/>
                <w:sz w:val="16"/>
                <w:szCs w:val="16"/>
              </w:rPr>
            </w:pPr>
            <w:moveTo w:id="1063" w:author="Caitlin Page Casar" w:date="2019-06-29T12:48:00Z">
              <w:r w:rsidRPr="00BF3695">
                <w:rPr>
                  <w:b/>
                  <w:sz w:val="16"/>
                  <w:szCs w:val="16"/>
                </w:rPr>
                <w:t>pH</w:t>
              </w:r>
            </w:moveTo>
          </w:p>
        </w:tc>
        <w:tc>
          <w:tcPr>
            <w:tcW w:w="560" w:type="dxa"/>
          </w:tcPr>
          <w:p w14:paraId="02A3E456" w14:textId="77777777" w:rsidR="00382EA3" w:rsidRPr="00BF3695" w:rsidRDefault="00382EA3" w:rsidP="00830140">
            <w:pPr>
              <w:pStyle w:val="ListParagraph"/>
              <w:ind w:left="0"/>
              <w:jc w:val="both"/>
              <w:rPr>
                <w:moveTo w:id="1064" w:author="Caitlin Page Casar" w:date="2019-06-29T12:48:00Z"/>
                <w:b/>
                <w:sz w:val="16"/>
                <w:szCs w:val="16"/>
              </w:rPr>
            </w:pPr>
            <w:moveTo w:id="1065" w:author="Caitlin Page Casar" w:date="2019-06-29T12:48:00Z">
              <w:r w:rsidRPr="00BF3695">
                <w:rPr>
                  <w:b/>
                  <w:sz w:val="16"/>
                  <w:szCs w:val="16"/>
                </w:rPr>
                <w:t>H2</w:t>
              </w:r>
            </w:moveTo>
          </w:p>
          <w:p w14:paraId="647B6386" w14:textId="77777777" w:rsidR="00382EA3" w:rsidRPr="00BF3695" w:rsidRDefault="00382EA3" w:rsidP="00830140">
            <w:pPr>
              <w:pStyle w:val="ListParagraph"/>
              <w:ind w:left="0"/>
              <w:jc w:val="both"/>
              <w:rPr>
                <w:moveTo w:id="1066" w:author="Caitlin Page Casar" w:date="2019-06-29T12:48:00Z"/>
                <w:b/>
                <w:sz w:val="16"/>
                <w:szCs w:val="16"/>
              </w:rPr>
            </w:pPr>
            <w:moveTo w:id="1067" w:author="Caitlin Page Casar" w:date="2019-06-29T12:48:00Z">
              <w:r>
                <w:rPr>
                  <w:b/>
                  <w:sz w:val="16"/>
                  <w:szCs w:val="16"/>
                </w:rPr>
                <w:t>nM</w:t>
              </w:r>
            </w:moveTo>
          </w:p>
        </w:tc>
        <w:tc>
          <w:tcPr>
            <w:tcW w:w="576" w:type="dxa"/>
          </w:tcPr>
          <w:p w14:paraId="6CA5F2EE" w14:textId="77777777" w:rsidR="00382EA3" w:rsidRDefault="00382EA3" w:rsidP="00830140">
            <w:pPr>
              <w:pStyle w:val="ListParagraph"/>
              <w:ind w:left="0"/>
              <w:jc w:val="both"/>
              <w:rPr>
                <w:moveTo w:id="1068" w:author="Caitlin Page Casar" w:date="2019-06-29T12:48:00Z"/>
                <w:b/>
                <w:sz w:val="16"/>
                <w:szCs w:val="16"/>
              </w:rPr>
            </w:pPr>
            <w:moveTo w:id="1069" w:author="Caitlin Page Casar" w:date="2019-06-29T12:48:00Z">
              <w:r>
                <w:rPr>
                  <w:b/>
                  <w:sz w:val="16"/>
                  <w:szCs w:val="16"/>
                </w:rPr>
                <w:t>CO</w:t>
              </w:r>
            </w:moveTo>
          </w:p>
          <w:p w14:paraId="356590D8" w14:textId="77777777" w:rsidR="00382EA3" w:rsidRPr="00BF3695" w:rsidRDefault="00382EA3" w:rsidP="00830140">
            <w:pPr>
              <w:pStyle w:val="ListParagraph"/>
              <w:ind w:left="0"/>
              <w:jc w:val="both"/>
              <w:rPr>
                <w:moveTo w:id="1070" w:author="Caitlin Page Casar" w:date="2019-06-29T12:48:00Z"/>
                <w:b/>
                <w:sz w:val="16"/>
                <w:szCs w:val="16"/>
              </w:rPr>
            </w:pPr>
            <w:moveTo w:id="1071" w:author="Caitlin Page Casar" w:date="2019-06-29T12:48:00Z">
              <w:r>
                <w:rPr>
                  <w:b/>
                  <w:sz w:val="16"/>
                  <w:szCs w:val="16"/>
                </w:rPr>
                <w:t>nM</w:t>
              </w:r>
            </w:moveTo>
          </w:p>
        </w:tc>
        <w:tc>
          <w:tcPr>
            <w:tcW w:w="576" w:type="dxa"/>
          </w:tcPr>
          <w:p w14:paraId="14727607" w14:textId="77777777" w:rsidR="00382EA3" w:rsidRPr="00BF3695" w:rsidRDefault="00382EA3" w:rsidP="00830140">
            <w:pPr>
              <w:pStyle w:val="ListParagraph"/>
              <w:ind w:left="0"/>
              <w:jc w:val="both"/>
              <w:rPr>
                <w:moveTo w:id="1072" w:author="Caitlin Page Casar" w:date="2019-06-29T12:48:00Z"/>
                <w:b/>
                <w:sz w:val="16"/>
                <w:szCs w:val="16"/>
              </w:rPr>
            </w:pPr>
            <w:moveTo w:id="1073" w:author="Caitlin Page Casar" w:date="2019-06-29T12:48:00Z">
              <w:r w:rsidRPr="00BF3695">
                <w:rPr>
                  <w:b/>
                  <w:sz w:val="16"/>
                  <w:szCs w:val="16"/>
                </w:rPr>
                <w:t>CH4</w:t>
              </w:r>
            </w:moveTo>
          </w:p>
          <w:p w14:paraId="0626AFEE" w14:textId="77777777" w:rsidR="00382EA3" w:rsidRPr="00BF3695" w:rsidRDefault="00382EA3" w:rsidP="00830140">
            <w:pPr>
              <w:pStyle w:val="ListParagraph"/>
              <w:ind w:left="0"/>
              <w:jc w:val="both"/>
              <w:rPr>
                <w:moveTo w:id="1074" w:author="Caitlin Page Casar" w:date="2019-06-29T12:48:00Z"/>
                <w:b/>
                <w:sz w:val="16"/>
                <w:szCs w:val="16"/>
              </w:rPr>
            </w:pPr>
            <w:moveTo w:id="1075" w:author="Caitlin Page Casar" w:date="2019-06-29T12:48:00Z">
              <w:r>
                <w:rPr>
                  <w:b/>
                  <w:sz w:val="16"/>
                  <w:szCs w:val="16"/>
                </w:rPr>
                <w:t>nM</w:t>
              </w:r>
            </w:moveTo>
          </w:p>
        </w:tc>
        <w:tc>
          <w:tcPr>
            <w:tcW w:w="594" w:type="dxa"/>
          </w:tcPr>
          <w:p w14:paraId="1537F895" w14:textId="77777777" w:rsidR="00382EA3" w:rsidRDefault="00382EA3" w:rsidP="00830140">
            <w:pPr>
              <w:pStyle w:val="ListParagraph"/>
              <w:ind w:left="0"/>
              <w:jc w:val="both"/>
              <w:rPr>
                <w:moveTo w:id="1076" w:author="Caitlin Page Casar" w:date="2019-06-29T12:48:00Z"/>
                <w:b/>
                <w:sz w:val="16"/>
                <w:szCs w:val="16"/>
                <w:vertAlign w:val="superscript"/>
              </w:rPr>
            </w:pPr>
            <w:moveTo w:id="1077"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830140">
            <w:pPr>
              <w:pStyle w:val="ListParagraph"/>
              <w:ind w:left="0"/>
              <w:jc w:val="both"/>
              <w:rPr>
                <w:moveTo w:id="1078" w:author="Caitlin Page Casar" w:date="2019-06-29T12:48:00Z"/>
                <w:b/>
                <w:sz w:val="16"/>
                <w:szCs w:val="16"/>
              </w:rPr>
            </w:pPr>
            <w:moveTo w:id="1079" w:author="Caitlin Page Casar" w:date="2019-06-29T12:48:00Z">
              <w:r>
                <w:rPr>
                  <w:b/>
                  <w:sz w:val="16"/>
                  <w:szCs w:val="16"/>
                </w:rPr>
                <w:t>mg/L</w:t>
              </w:r>
            </w:moveTo>
          </w:p>
        </w:tc>
        <w:tc>
          <w:tcPr>
            <w:tcW w:w="758" w:type="dxa"/>
          </w:tcPr>
          <w:p w14:paraId="2EC01A29" w14:textId="77777777" w:rsidR="00382EA3" w:rsidRDefault="00382EA3" w:rsidP="00830140">
            <w:pPr>
              <w:pStyle w:val="ListParagraph"/>
              <w:ind w:left="0"/>
              <w:jc w:val="both"/>
              <w:rPr>
                <w:moveTo w:id="1080" w:author="Caitlin Page Casar" w:date="2019-06-29T12:48:00Z"/>
                <w:b/>
                <w:sz w:val="16"/>
                <w:szCs w:val="16"/>
                <w:vertAlign w:val="superscript"/>
              </w:rPr>
            </w:pPr>
            <w:moveTo w:id="1081"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830140">
            <w:pPr>
              <w:pStyle w:val="ListParagraph"/>
              <w:ind w:left="0"/>
              <w:jc w:val="both"/>
              <w:rPr>
                <w:moveTo w:id="1082" w:author="Caitlin Page Casar" w:date="2019-06-29T12:48:00Z"/>
                <w:b/>
                <w:sz w:val="16"/>
                <w:szCs w:val="16"/>
              </w:rPr>
            </w:pPr>
            <w:moveTo w:id="1083" w:author="Caitlin Page Casar" w:date="2019-06-29T12:48:00Z">
              <w:r>
                <w:rPr>
                  <w:b/>
                  <w:sz w:val="16"/>
                  <w:szCs w:val="16"/>
                </w:rPr>
                <w:t>mg/L</w:t>
              </w:r>
            </w:moveTo>
          </w:p>
        </w:tc>
        <w:tc>
          <w:tcPr>
            <w:tcW w:w="581" w:type="dxa"/>
          </w:tcPr>
          <w:p w14:paraId="2F066246" w14:textId="77777777" w:rsidR="00382EA3" w:rsidRDefault="00382EA3" w:rsidP="00830140">
            <w:pPr>
              <w:pStyle w:val="ListParagraph"/>
              <w:ind w:left="0"/>
              <w:jc w:val="both"/>
              <w:rPr>
                <w:moveTo w:id="1084" w:author="Caitlin Page Casar" w:date="2019-06-29T12:48:00Z"/>
                <w:b/>
                <w:sz w:val="16"/>
                <w:szCs w:val="16"/>
                <w:vertAlign w:val="superscript"/>
              </w:rPr>
            </w:pPr>
            <w:moveTo w:id="1085"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830140">
            <w:pPr>
              <w:pStyle w:val="ListParagraph"/>
              <w:ind w:left="0"/>
              <w:jc w:val="both"/>
              <w:rPr>
                <w:moveTo w:id="1086" w:author="Caitlin Page Casar" w:date="2019-06-29T12:48:00Z"/>
                <w:b/>
                <w:sz w:val="16"/>
                <w:szCs w:val="16"/>
              </w:rPr>
            </w:pPr>
            <w:moveTo w:id="1087" w:author="Caitlin Page Casar" w:date="2019-06-29T12:48:00Z">
              <w:r>
                <w:rPr>
                  <w:b/>
                  <w:sz w:val="16"/>
                  <w:szCs w:val="16"/>
                </w:rPr>
                <w:t>mg/L</w:t>
              </w:r>
            </w:moveTo>
          </w:p>
        </w:tc>
        <w:tc>
          <w:tcPr>
            <w:tcW w:w="656" w:type="dxa"/>
          </w:tcPr>
          <w:p w14:paraId="29011F70" w14:textId="77777777" w:rsidR="00382EA3" w:rsidRDefault="00382EA3" w:rsidP="00830140">
            <w:pPr>
              <w:pStyle w:val="ListParagraph"/>
              <w:ind w:left="0"/>
              <w:jc w:val="both"/>
              <w:rPr>
                <w:moveTo w:id="1088" w:author="Caitlin Page Casar" w:date="2019-06-29T12:48:00Z"/>
                <w:b/>
                <w:sz w:val="16"/>
                <w:szCs w:val="16"/>
                <w:vertAlign w:val="superscript"/>
              </w:rPr>
            </w:pPr>
            <w:moveTo w:id="1089"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830140">
            <w:pPr>
              <w:pStyle w:val="ListParagraph"/>
              <w:ind w:left="0"/>
              <w:jc w:val="both"/>
              <w:rPr>
                <w:moveTo w:id="1090" w:author="Caitlin Page Casar" w:date="2019-06-29T12:48:00Z"/>
                <w:b/>
                <w:sz w:val="16"/>
                <w:szCs w:val="16"/>
              </w:rPr>
            </w:pPr>
            <w:moveTo w:id="1091" w:author="Caitlin Page Casar" w:date="2019-06-29T12:48:00Z">
              <w:r>
                <w:rPr>
                  <w:b/>
                  <w:sz w:val="16"/>
                  <w:szCs w:val="16"/>
                </w:rPr>
                <w:t>mg/L</w:t>
              </w:r>
            </w:moveTo>
          </w:p>
        </w:tc>
        <w:tc>
          <w:tcPr>
            <w:tcW w:w="538" w:type="dxa"/>
          </w:tcPr>
          <w:p w14:paraId="01F75ABF" w14:textId="77777777" w:rsidR="00382EA3" w:rsidRPr="00BA5F61" w:rsidRDefault="00382EA3" w:rsidP="00830140">
            <w:pPr>
              <w:pStyle w:val="ListParagraph"/>
              <w:ind w:left="0"/>
              <w:jc w:val="both"/>
              <w:rPr>
                <w:moveTo w:id="1092" w:author="Caitlin Page Casar" w:date="2019-06-29T12:48:00Z"/>
                <w:b/>
                <w:sz w:val="16"/>
                <w:szCs w:val="16"/>
                <w:vertAlign w:val="superscript"/>
              </w:rPr>
            </w:pPr>
            <w:moveTo w:id="1093"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830140">
            <w:pPr>
              <w:pStyle w:val="ListParagraph"/>
              <w:ind w:left="0"/>
              <w:jc w:val="both"/>
              <w:rPr>
                <w:moveTo w:id="1094" w:author="Caitlin Page Casar" w:date="2019-06-29T12:48:00Z"/>
                <w:b/>
                <w:sz w:val="16"/>
                <w:szCs w:val="16"/>
              </w:rPr>
            </w:pPr>
            <w:moveTo w:id="1095" w:author="Caitlin Page Casar" w:date="2019-06-29T12:48:00Z">
              <w:r w:rsidRPr="00BF3695">
                <w:rPr>
                  <w:b/>
                  <w:sz w:val="16"/>
                  <w:szCs w:val="16"/>
                </w:rPr>
                <w:t>DOC</w:t>
              </w:r>
            </w:moveTo>
          </w:p>
          <w:p w14:paraId="673E63E7" w14:textId="77777777" w:rsidR="00382EA3" w:rsidRPr="00BF3695" w:rsidRDefault="00382EA3" w:rsidP="00830140">
            <w:pPr>
              <w:pStyle w:val="ListParagraph"/>
              <w:ind w:left="0"/>
              <w:jc w:val="both"/>
              <w:rPr>
                <w:moveTo w:id="1096" w:author="Caitlin Page Casar" w:date="2019-06-29T12:48:00Z"/>
                <w:b/>
                <w:sz w:val="16"/>
                <w:szCs w:val="16"/>
              </w:rPr>
            </w:pPr>
            <w:moveTo w:id="1097" w:author="Caitlin Page Casar" w:date="2019-06-29T12:48:00Z">
              <w:r>
                <w:rPr>
                  <w:b/>
                  <w:sz w:val="16"/>
                  <w:szCs w:val="16"/>
                </w:rPr>
                <w:t>mg/L</w:t>
              </w:r>
            </w:moveTo>
          </w:p>
        </w:tc>
        <w:tc>
          <w:tcPr>
            <w:tcW w:w="510" w:type="dxa"/>
          </w:tcPr>
          <w:p w14:paraId="5F8B7364" w14:textId="77777777" w:rsidR="00382EA3" w:rsidRDefault="00382EA3" w:rsidP="00830140">
            <w:pPr>
              <w:pStyle w:val="ListParagraph"/>
              <w:ind w:left="0"/>
              <w:jc w:val="both"/>
              <w:rPr>
                <w:moveTo w:id="1098" w:author="Caitlin Page Casar" w:date="2019-06-29T12:48:00Z"/>
                <w:b/>
                <w:sz w:val="16"/>
                <w:szCs w:val="16"/>
              </w:rPr>
            </w:pPr>
            <w:moveTo w:id="1099" w:author="Caitlin Page Casar" w:date="2019-06-29T12:48:00Z">
              <w:r w:rsidRPr="00BF3695">
                <w:rPr>
                  <w:b/>
                  <w:sz w:val="16"/>
                  <w:szCs w:val="16"/>
                </w:rPr>
                <w:t>DIC</w:t>
              </w:r>
            </w:moveTo>
          </w:p>
          <w:p w14:paraId="03D6B61F" w14:textId="77777777" w:rsidR="00382EA3" w:rsidRPr="00BF3695" w:rsidRDefault="00382EA3" w:rsidP="00830140">
            <w:pPr>
              <w:pStyle w:val="ListParagraph"/>
              <w:ind w:left="0"/>
              <w:jc w:val="both"/>
              <w:rPr>
                <w:moveTo w:id="1100" w:author="Caitlin Page Casar" w:date="2019-06-29T12:48:00Z"/>
                <w:b/>
                <w:sz w:val="16"/>
                <w:szCs w:val="16"/>
              </w:rPr>
            </w:pPr>
            <w:moveTo w:id="1101" w:author="Caitlin Page Casar" w:date="2019-06-29T12:48:00Z">
              <w:r>
                <w:rPr>
                  <w:b/>
                  <w:sz w:val="16"/>
                  <w:szCs w:val="16"/>
                </w:rPr>
                <w:t>mM</w:t>
              </w:r>
            </w:moveTo>
          </w:p>
        </w:tc>
      </w:tr>
      <w:tr w:rsidR="00382EA3" w:rsidRPr="00BF3695" w14:paraId="05FEDAA3" w14:textId="77777777" w:rsidTr="00830140">
        <w:trPr>
          <w:trHeight w:val="233"/>
        </w:trPr>
        <w:tc>
          <w:tcPr>
            <w:tcW w:w="474" w:type="dxa"/>
          </w:tcPr>
          <w:p w14:paraId="570B703A" w14:textId="77777777" w:rsidR="00382EA3" w:rsidRPr="00BF3695" w:rsidRDefault="00382EA3" w:rsidP="00830140">
            <w:pPr>
              <w:pStyle w:val="ListParagraph"/>
              <w:ind w:left="0"/>
              <w:jc w:val="both"/>
              <w:rPr>
                <w:moveTo w:id="1102" w:author="Caitlin Page Casar" w:date="2019-06-29T12:48:00Z"/>
                <w:sz w:val="16"/>
                <w:szCs w:val="16"/>
              </w:rPr>
            </w:pPr>
            <w:moveTo w:id="1103" w:author="Caitlin Page Casar" w:date="2019-06-29T12:48:00Z">
              <w:r w:rsidRPr="00BF3695">
                <w:rPr>
                  <w:sz w:val="16"/>
                  <w:szCs w:val="16"/>
                </w:rPr>
                <w:t>D1</w:t>
              </w:r>
            </w:moveTo>
          </w:p>
        </w:tc>
        <w:tc>
          <w:tcPr>
            <w:tcW w:w="634" w:type="dxa"/>
          </w:tcPr>
          <w:p w14:paraId="6CDD38F5" w14:textId="77777777" w:rsidR="00382EA3" w:rsidRPr="00BF3695" w:rsidRDefault="00382EA3" w:rsidP="00830140">
            <w:pPr>
              <w:pStyle w:val="ListParagraph"/>
              <w:ind w:left="0"/>
              <w:jc w:val="both"/>
              <w:rPr>
                <w:moveTo w:id="1104" w:author="Caitlin Page Casar" w:date="2019-06-29T12:48:00Z"/>
                <w:sz w:val="16"/>
                <w:szCs w:val="16"/>
              </w:rPr>
            </w:pPr>
            <w:moveTo w:id="1105"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830140">
            <w:pPr>
              <w:pStyle w:val="ListParagraph"/>
              <w:ind w:left="0"/>
              <w:jc w:val="both"/>
              <w:rPr>
                <w:moveTo w:id="1106" w:author="Caitlin Page Casar" w:date="2019-06-29T12:48:00Z"/>
                <w:sz w:val="16"/>
                <w:szCs w:val="16"/>
              </w:rPr>
            </w:pPr>
            <w:moveTo w:id="1107" w:author="Caitlin Page Casar" w:date="2019-06-29T12:48:00Z">
              <w:r w:rsidRPr="00BF3695">
                <w:rPr>
                  <w:sz w:val="16"/>
                  <w:szCs w:val="16"/>
                </w:rPr>
                <w:t>10.3</w:t>
              </w:r>
            </w:moveTo>
          </w:p>
        </w:tc>
        <w:tc>
          <w:tcPr>
            <w:tcW w:w="701" w:type="dxa"/>
          </w:tcPr>
          <w:p w14:paraId="71B611A8" w14:textId="77777777" w:rsidR="00382EA3" w:rsidRPr="00BF3695" w:rsidRDefault="00382EA3" w:rsidP="00830140">
            <w:pPr>
              <w:pStyle w:val="ListParagraph"/>
              <w:ind w:left="0"/>
              <w:jc w:val="both"/>
              <w:rPr>
                <w:moveTo w:id="1108" w:author="Caitlin Page Casar" w:date="2019-06-29T12:48:00Z"/>
                <w:sz w:val="16"/>
                <w:szCs w:val="16"/>
              </w:rPr>
            </w:pPr>
            <w:moveTo w:id="1109"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830140">
            <w:pPr>
              <w:pStyle w:val="ListParagraph"/>
              <w:ind w:left="0"/>
              <w:jc w:val="both"/>
              <w:rPr>
                <w:moveTo w:id="1110" w:author="Caitlin Page Casar" w:date="2019-06-29T12:48:00Z"/>
                <w:sz w:val="16"/>
                <w:szCs w:val="16"/>
              </w:rPr>
            </w:pPr>
            <w:moveTo w:id="1111"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830140">
            <w:pPr>
              <w:jc w:val="both"/>
              <w:rPr>
                <w:moveTo w:id="1112" w:author="Caitlin Page Casar" w:date="2019-06-29T12:48:00Z"/>
                <w:sz w:val="16"/>
                <w:szCs w:val="16"/>
              </w:rPr>
            </w:pPr>
            <w:moveTo w:id="1113"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830140">
            <w:pPr>
              <w:jc w:val="both"/>
              <w:rPr>
                <w:moveTo w:id="1114" w:author="Caitlin Page Casar" w:date="2019-06-29T12:48:00Z"/>
                <w:sz w:val="16"/>
                <w:szCs w:val="16"/>
              </w:rPr>
            </w:pPr>
            <w:moveTo w:id="1115" w:author="Caitlin Page Casar" w:date="2019-06-29T12:48:00Z">
              <w:r>
                <w:rPr>
                  <w:sz w:val="16"/>
                  <w:szCs w:val="16"/>
                </w:rPr>
                <w:t>0.2</w:t>
              </w:r>
            </w:moveTo>
          </w:p>
        </w:tc>
        <w:tc>
          <w:tcPr>
            <w:tcW w:w="576" w:type="dxa"/>
          </w:tcPr>
          <w:p w14:paraId="45D22EF3" w14:textId="77777777" w:rsidR="00382EA3" w:rsidRPr="00BF3695" w:rsidRDefault="00382EA3" w:rsidP="00830140">
            <w:pPr>
              <w:jc w:val="both"/>
              <w:rPr>
                <w:moveTo w:id="1116" w:author="Caitlin Page Casar" w:date="2019-06-29T12:48:00Z"/>
                <w:sz w:val="16"/>
                <w:szCs w:val="16"/>
              </w:rPr>
            </w:pPr>
            <w:moveTo w:id="1117"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830140">
            <w:pPr>
              <w:jc w:val="both"/>
              <w:rPr>
                <w:moveTo w:id="1118" w:author="Caitlin Page Casar" w:date="2019-06-29T12:48:00Z"/>
                <w:sz w:val="16"/>
                <w:szCs w:val="16"/>
              </w:rPr>
            </w:pPr>
            <w:moveTo w:id="1119"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830140">
            <w:pPr>
              <w:jc w:val="both"/>
              <w:rPr>
                <w:moveTo w:id="1120" w:author="Caitlin Page Casar" w:date="2019-06-29T12:48:00Z"/>
                <w:color w:val="000000"/>
                <w:sz w:val="16"/>
                <w:szCs w:val="16"/>
              </w:rPr>
            </w:pPr>
            <w:moveTo w:id="1121"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830140">
            <w:pPr>
              <w:jc w:val="both"/>
              <w:rPr>
                <w:moveTo w:id="1122" w:author="Caitlin Page Casar" w:date="2019-06-29T12:48:00Z"/>
                <w:color w:val="000000"/>
                <w:sz w:val="16"/>
                <w:szCs w:val="16"/>
              </w:rPr>
            </w:pPr>
            <w:moveTo w:id="1123"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830140">
            <w:pPr>
              <w:pStyle w:val="ListParagraph"/>
              <w:ind w:left="0"/>
              <w:jc w:val="both"/>
              <w:rPr>
                <w:moveTo w:id="1124" w:author="Caitlin Page Casar" w:date="2019-06-29T12:48:00Z"/>
                <w:sz w:val="16"/>
                <w:szCs w:val="16"/>
              </w:rPr>
            </w:pPr>
            <w:moveTo w:id="1125"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830140">
            <w:pPr>
              <w:jc w:val="both"/>
              <w:rPr>
                <w:moveTo w:id="1126" w:author="Caitlin Page Casar" w:date="2019-06-29T12:48:00Z"/>
                <w:color w:val="000000"/>
                <w:sz w:val="16"/>
                <w:szCs w:val="16"/>
              </w:rPr>
            </w:pPr>
            <w:moveTo w:id="1127"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830140">
            <w:pPr>
              <w:jc w:val="both"/>
              <w:rPr>
                <w:moveTo w:id="1128" w:author="Caitlin Page Casar" w:date="2019-06-29T12:48:00Z"/>
                <w:color w:val="000000"/>
                <w:sz w:val="16"/>
                <w:szCs w:val="16"/>
              </w:rPr>
            </w:pPr>
            <w:moveTo w:id="1129"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830140">
            <w:pPr>
              <w:jc w:val="both"/>
              <w:rPr>
                <w:moveTo w:id="1130" w:author="Caitlin Page Casar" w:date="2019-06-29T12:48:00Z"/>
                <w:color w:val="000000"/>
                <w:sz w:val="16"/>
                <w:szCs w:val="16"/>
              </w:rPr>
            </w:pPr>
            <w:moveTo w:id="1131"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830140">
        <w:tc>
          <w:tcPr>
            <w:tcW w:w="474" w:type="dxa"/>
          </w:tcPr>
          <w:p w14:paraId="1D166533" w14:textId="77777777" w:rsidR="00382EA3" w:rsidRPr="00BF3695" w:rsidRDefault="00382EA3" w:rsidP="00830140">
            <w:pPr>
              <w:pStyle w:val="ListParagraph"/>
              <w:ind w:left="0"/>
              <w:jc w:val="both"/>
              <w:rPr>
                <w:moveTo w:id="1132" w:author="Caitlin Page Casar" w:date="2019-06-29T12:48:00Z"/>
                <w:sz w:val="16"/>
                <w:szCs w:val="16"/>
              </w:rPr>
            </w:pPr>
            <w:moveTo w:id="1133" w:author="Caitlin Page Casar" w:date="2019-06-29T12:48:00Z">
              <w:r w:rsidRPr="00BF3695">
                <w:rPr>
                  <w:sz w:val="16"/>
                  <w:szCs w:val="16"/>
                </w:rPr>
                <w:t>D3</w:t>
              </w:r>
            </w:moveTo>
          </w:p>
        </w:tc>
        <w:tc>
          <w:tcPr>
            <w:tcW w:w="634" w:type="dxa"/>
          </w:tcPr>
          <w:p w14:paraId="7F352207" w14:textId="77777777" w:rsidR="00382EA3" w:rsidRPr="00BF3695" w:rsidRDefault="00382EA3" w:rsidP="00830140">
            <w:pPr>
              <w:pStyle w:val="ListParagraph"/>
              <w:ind w:left="0"/>
              <w:jc w:val="both"/>
              <w:rPr>
                <w:moveTo w:id="1134" w:author="Caitlin Page Casar" w:date="2019-06-29T12:48:00Z"/>
                <w:sz w:val="16"/>
                <w:szCs w:val="16"/>
              </w:rPr>
            </w:pPr>
            <w:moveTo w:id="1135" w:author="Caitlin Page Casar" w:date="2019-06-29T12:48:00Z">
              <w:r w:rsidRPr="00BF3695">
                <w:rPr>
                  <w:sz w:val="16"/>
                  <w:szCs w:val="16"/>
                </w:rPr>
                <w:t>2,000</w:t>
              </w:r>
            </w:moveTo>
          </w:p>
        </w:tc>
        <w:tc>
          <w:tcPr>
            <w:tcW w:w="616" w:type="dxa"/>
          </w:tcPr>
          <w:p w14:paraId="346751D7" w14:textId="77777777" w:rsidR="00382EA3" w:rsidRPr="00BF3695" w:rsidRDefault="00382EA3" w:rsidP="00830140">
            <w:pPr>
              <w:pStyle w:val="ListParagraph"/>
              <w:ind w:left="0"/>
              <w:jc w:val="both"/>
              <w:rPr>
                <w:moveTo w:id="1136" w:author="Caitlin Page Casar" w:date="2019-06-29T12:48:00Z"/>
                <w:sz w:val="16"/>
                <w:szCs w:val="16"/>
              </w:rPr>
            </w:pPr>
            <w:moveTo w:id="1137" w:author="Caitlin Page Casar" w:date="2019-06-29T12:48:00Z">
              <w:r w:rsidRPr="00BF3695">
                <w:rPr>
                  <w:sz w:val="16"/>
                  <w:szCs w:val="16"/>
                </w:rPr>
                <w:t>16.2</w:t>
              </w:r>
            </w:moveTo>
          </w:p>
        </w:tc>
        <w:tc>
          <w:tcPr>
            <w:tcW w:w="701" w:type="dxa"/>
          </w:tcPr>
          <w:p w14:paraId="7ABB8323" w14:textId="77777777" w:rsidR="00382EA3" w:rsidRPr="00BF3695" w:rsidRDefault="00382EA3" w:rsidP="00830140">
            <w:pPr>
              <w:pStyle w:val="ListParagraph"/>
              <w:ind w:left="0"/>
              <w:jc w:val="both"/>
              <w:rPr>
                <w:moveTo w:id="1138" w:author="Caitlin Page Casar" w:date="2019-06-29T12:48:00Z"/>
                <w:sz w:val="16"/>
                <w:szCs w:val="16"/>
              </w:rPr>
            </w:pPr>
            <w:moveTo w:id="1139"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830140">
            <w:pPr>
              <w:pStyle w:val="ListParagraph"/>
              <w:ind w:left="0"/>
              <w:jc w:val="both"/>
              <w:rPr>
                <w:moveTo w:id="1140" w:author="Caitlin Page Casar" w:date="2019-06-29T12:48:00Z"/>
                <w:sz w:val="16"/>
                <w:szCs w:val="16"/>
              </w:rPr>
            </w:pPr>
            <w:moveTo w:id="1141"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830140">
            <w:pPr>
              <w:pStyle w:val="ListParagraph"/>
              <w:ind w:left="0"/>
              <w:jc w:val="both"/>
              <w:rPr>
                <w:moveTo w:id="1142" w:author="Caitlin Page Casar" w:date="2019-06-29T12:48:00Z"/>
                <w:sz w:val="16"/>
                <w:szCs w:val="16"/>
              </w:rPr>
            </w:pPr>
            <w:moveTo w:id="1143"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830140">
            <w:pPr>
              <w:pStyle w:val="ListParagraph"/>
              <w:ind w:left="0"/>
              <w:jc w:val="both"/>
              <w:rPr>
                <w:moveTo w:id="1144" w:author="Caitlin Page Casar" w:date="2019-06-29T12:48:00Z"/>
                <w:sz w:val="16"/>
                <w:szCs w:val="16"/>
              </w:rPr>
            </w:pPr>
            <w:moveTo w:id="1145" w:author="Caitlin Page Casar" w:date="2019-06-29T12:48:00Z">
              <w:r>
                <w:rPr>
                  <w:sz w:val="16"/>
                  <w:szCs w:val="16"/>
                </w:rPr>
                <w:t>0.3</w:t>
              </w:r>
            </w:moveTo>
          </w:p>
        </w:tc>
        <w:tc>
          <w:tcPr>
            <w:tcW w:w="576" w:type="dxa"/>
          </w:tcPr>
          <w:p w14:paraId="1A7640B7" w14:textId="77777777" w:rsidR="00382EA3" w:rsidRPr="00BF3695" w:rsidRDefault="00382EA3" w:rsidP="00830140">
            <w:pPr>
              <w:pStyle w:val="ListParagraph"/>
              <w:ind w:left="0"/>
              <w:jc w:val="both"/>
              <w:rPr>
                <w:moveTo w:id="1146" w:author="Caitlin Page Casar" w:date="2019-06-29T12:48:00Z"/>
                <w:sz w:val="16"/>
                <w:szCs w:val="16"/>
              </w:rPr>
            </w:pPr>
            <w:moveTo w:id="1147" w:author="Caitlin Page Casar" w:date="2019-06-29T12:48:00Z">
              <w:r>
                <w:rPr>
                  <w:sz w:val="16"/>
                  <w:szCs w:val="16"/>
                </w:rPr>
                <w:t>4.29</w:t>
              </w:r>
            </w:moveTo>
          </w:p>
        </w:tc>
        <w:tc>
          <w:tcPr>
            <w:tcW w:w="594" w:type="dxa"/>
          </w:tcPr>
          <w:p w14:paraId="459D7636" w14:textId="77777777" w:rsidR="00382EA3" w:rsidRPr="00BF3695" w:rsidRDefault="00382EA3" w:rsidP="00830140">
            <w:pPr>
              <w:pStyle w:val="ListParagraph"/>
              <w:ind w:left="0"/>
              <w:jc w:val="both"/>
              <w:rPr>
                <w:moveTo w:id="1148" w:author="Caitlin Page Casar" w:date="2019-06-29T12:48:00Z"/>
                <w:sz w:val="16"/>
                <w:szCs w:val="16"/>
              </w:rPr>
            </w:pPr>
            <w:moveTo w:id="1149" w:author="Caitlin Page Casar" w:date="2019-06-29T12:48:00Z">
              <w:r w:rsidRPr="00BF3695">
                <w:rPr>
                  <w:sz w:val="16"/>
                  <w:szCs w:val="16"/>
                </w:rPr>
                <w:t>2.5</w:t>
              </w:r>
            </w:moveTo>
          </w:p>
        </w:tc>
        <w:tc>
          <w:tcPr>
            <w:tcW w:w="758" w:type="dxa"/>
          </w:tcPr>
          <w:p w14:paraId="44CCC544" w14:textId="77777777" w:rsidR="00382EA3" w:rsidRPr="00BF3695" w:rsidRDefault="00382EA3" w:rsidP="00830140">
            <w:pPr>
              <w:pStyle w:val="ListParagraph"/>
              <w:ind w:left="0"/>
              <w:jc w:val="both"/>
              <w:rPr>
                <w:moveTo w:id="1150" w:author="Caitlin Page Casar" w:date="2019-06-29T12:48:00Z"/>
                <w:sz w:val="16"/>
                <w:szCs w:val="16"/>
              </w:rPr>
            </w:pPr>
            <w:moveTo w:id="1151" w:author="Caitlin Page Casar" w:date="2019-06-29T12:48:00Z">
              <w:r w:rsidRPr="00BF3695">
                <w:rPr>
                  <w:sz w:val="16"/>
                  <w:szCs w:val="16"/>
                </w:rPr>
                <w:t>0.2</w:t>
              </w:r>
            </w:moveTo>
          </w:p>
        </w:tc>
        <w:tc>
          <w:tcPr>
            <w:tcW w:w="581" w:type="dxa"/>
          </w:tcPr>
          <w:p w14:paraId="7EB89EC3" w14:textId="77777777" w:rsidR="00382EA3" w:rsidRPr="00BF3695" w:rsidRDefault="00382EA3" w:rsidP="00830140">
            <w:pPr>
              <w:pStyle w:val="ListParagraph"/>
              <w:ind w:left="0"/>
              <w:jc w:val="both"/>
              <w:rPr>
                <w:moveTo w:id="1152" w:author="Caitlin Page Casar" w:date="2019-06-29T12:48:00Z"/>
                <w:sz w:val="16"/>
                <w:szCs w:val="16"/>
              </w:rPr>
            </w:pPr>
            <w:moveTo w:id="1153" w:author="Caitlin Page Casar" w:date="2019-06-29T12:48:00Z">
              <w:r w:rsidRPr="00BF3695">
                <w:rPr>
                  <w:sz w:val="16"/>
                  <w:szCs w:val="16"/>
                </w:rPr>
                <w:t>0.3</w:t>
              </w:r>
            </w:moveTo>
          </w:p>
        </w:tc>
        <w:tc>
          <w:tcPr>
            <w:tcW w:w="656" w:type="dxa"/>
          </w:tcPr>
          <w:p w14:paraId="0BAF8F9C" w14:textId="77777777" w:rsidR="00382EA3" w:rsidRPr="00BF3695" w:rsidRDefault="00382EA3" w:rsidP="00830140">
            <w:pPr>
              <w:pStyle w:val="ListParagraph"/>
              <w:ind w:left="0"/>
              <w:jc w:val="both"/>
              <w:rPr>
                <w:moveTo w:id="1154" w:author="Caitlin Page Casar" w:date="2019-06-29T12:48:00Z"/>
                <w:sz w:val="16"/>
                <w:szCs w:val="16"/>
              </w:rPr>
            </w:pPr>
            <w:moveTo w:id="1155"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830140">
            <w:pPr>
              <w:pStyle w:val="ListParagraph"/>
              <w:ind w:left="0"/>
              <w:jc w:val="both"/>
              <w:rPr>
                <w:moveTo w:id="1156" w:author="Caitlin Page Casar" w:date="2019-06-29T12:48:00Z"/>
                <w:sz w:val="16"/>
                <w:szCs w:val="16"/>
              </w:rPr>
            </w:pPr>
            <w:moveTo w:id="1157" w:author="Caitlin Page Casar" w:date="2019-06-29T12:48:00Z">
              <w:r>
                <w:rPr>
                  <w:sz w:val="16"/>
                  <w:szCs w:val="16"/>
                </w:rPr>
                <w:t>10.1</w:t>
              </w:r>
            </w:moveTo>
          </w:p>
        </w:tc>
        <w:tc>
          <w:tcPr>
            <w:tcW w:w="581" w:type="dxa"/>
          </w:tcPr>
          <w:p w14:paraId="4EB235E7" w14:textId="77777777" w:rsidR="00382EA3" w:rsidRPr="00BF3695" w:rsidRDefault="00382EA3" w:rsidP="00830140">
            <w:pPr>
              <w:pStyle w:val="ListParagraph"/>
              <w:ind w:left="0"/>
              <w:jc w:val="both"/>
              <w:rPr>
                <w:moveTo w:id="1158" w:author="Caitlin Page Casar" w:date="2019-06-29T12:48:00Z"/>
                <w:sz w:val="16"/>
                <w:szCs w:val="16"/>
              </w:rPr>
            </w:pPr>
            <w:moveTo w:id="1159"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830140">
            <w:pPr>
              <w:pStyle w:val="ListParagraph"/>
              <w:ind w:left="0"/>
              <w:jc w:val="both"/>
              <w:rPr>
                <w:moveTo w:id="1160" w:author="Caitlin Page Casar" w:date="2019-06-29T12:48:00Z"/>
                <w:sz w:val="16"/>
                <w:szCs w:val="16"/>
              </w:rPr>
            </w:pPr>
            <w:moveTo w:id="1161" w:author="Caitlin Page Casar" w:date="2019-06-29T12:48:00Z">
              <w:r>
                <w:rPr>
                  <w:sz w:val="16"/>
                  <w:szCs w:val="16"/>
                </w:rPr>
                <w:t>10.0</w:t>
              </w:r>
            </w:moveTo>
          </w:p>
        </w:tc>
      </w:tr>
      <w:tr w:rsidR="00382EA3" w:rsidRPr="00BF3695" w14:paraId="30F2F768" w14:textId="77777777" w:rsidTr="00830140">
        <w:tc>
          <w:tcPr>
            <w:tcW w:w="474" w:type="dxa"/>
          </w:tcPr>
          <w:p w14:paraId="508F46D4" w14:textId="77777777" w:rsidR="00382EA3" w:rsidRPr="00BF3695" w:rsidRDefault="00382EA3" w:rsidP="00830140">
            <w:pPr>
              <w:pStyle w:val="ListParagraph"/>
              <w:ind w:left="0"/>
              <w:jc w:val="both"/>
              <w:rPr>
                <w:moveTo w:id="1162" w:author="Caitlin Page Casar" w:date="2019-06-29T12:48:00Z"/>
                <w:sz w:val="16"/>
                <w:szCs w:val="16"/>
              </w:rPr>
            </w:pPr>
            <w:moveTo w:id="1163" w:author="Caitlin Page Casar" w:date="2019-06-29T12:48:00Z">
              <w:r w:rsidRPr="00BF3695">
                <w:rPr>
                  <w:sz w:val="16"/>
                  <w:szCs w:val="16"/>
                </w:rPr>
                <w:t>D6</w:t>
              </w:r>
            </w:moveTo>
          </w:p>
        </w:tc>
        <w:tc>
          <w:tcPr>
            <w:tcW w:w="634" w:type="dxa"/>
          </w:tcPr>
          <w:p w14:paraId="239D237C" w14:textId="77777777" w:rsidR="00382EA3" w:rsidRPr="00BF3695" w:rsidRDefault="00382EA3" w:rsidP="00830140">
            <w:pPr>
              <w:pStyle w:val="ListParagraph"/>
              <w:ind w:left="0"/>
              <w:jc w:val="both"/>
              <w:rPr>
                <w:moveTo w:id="1164" w:author="Caitlin Page Casar" w:date="2019-06-29T12:48:00Z"/>
                <w:sz w:val="16"/>
                <w:szCs w:val="16"/>
              </w:rPr>
            </w:pPr>
            <w:moveTo w:id="1165" w:author="Caitlin Page Casar" w:date="2019-06-29T12:48:00Z">
              <w:r w:rsidRPr="00BF3695">
                <w:rPr>
                  <w:sz w:val="16"/>
                  <w:szCs w:val="16"/>
                </w:rPr>
                <w:t>4,850</w:t>
              </w:r>
            </w:moveTo>
          </w:p>
        </w:tc>
        <w:tc>
          <w:tcPr>
            <w:tcW w:w="616" w:type="dxa"/>
          </w:tcPr>
          <w:p w14:paraId="5E67182C" w14:textId="77777777" w:rsidR="00382EA3" w:rsidRPr="00BF3695" w:rsidRDefault="00382EA3" w:rsidP="00830140">
            <w:pPr>
              <w:pStyle w:val="ListParagraph"/>
              <w:ind w:left="0"/>
              <w:jc w:val="both"/>
              <w:rPr>
                <w:moveTo w:id="1166" w:author="Caitlin Page Casar" w:date="2019-06-29T12:48:00Z"/>
                <w:sz w:val="16"/>
                <w:szCs w:val="16"/>
              </w:rPr>
            </w:pPr>
            <w:moveTo w:id="1167" w:author="Caitlin Page Casar" w:date="2019-06-29T12:48:00Z">
              <w:r w:rsidRPr="00BF3695">
                <w:rPr>
                  <w:sz w:val="16"/>
                  <w:szCs w:val="16"/>
                </w:rPr>
                <w:t>21.5</w:t>
              </w:r>
            </w:moveTo>
          </w:p>
        </w:tc>
        <w:tc>
          <w:tcPr>
            <w:tcW w:w="701" w:type="dxa"/>
          </w:tcPr>
          <w:p w14:paraId="34173ECE" w14:textId="77777777" w:rsidR="00382EA3" w:rsidRPr="00BF3695" w:rsidRDefault="00382EA3" w:rsidP="00830140">
            <w:pPr>
              <w:pStyle w:val="ListParagraph"/>
              <w:ind w:left="0"/>
              <w:jc w:val="both"/>
              <w:rPr>
                <w:moveTo w:id="1168" w:author="Caitlin Page Casar" w:date="2019-06-29T12:48:00Z"/>
                <w:sz w:val="16"/>
                <w:szCs w:val="16"/>
              </w:rPr>
            </w:pPr>
            <w:moveTo w:id="1169"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830140">
            <w:pPr>
              <w:pStyle w:val="ListParagraph"/>
              <w:ind w:left="0"/>
              <w:jc w:val="both"/>
              <w:rPr>
                <w:moveTo w:id="1170" w:author="Caitlin Page Casar" w:date="2019-06-29T12:48:00Z"/>
                <w:sz w:val="16"/>
                <w:szCs w:val="16"/>
              </w:rPr>
            </w:pPr>
            <w:moveTo w:id="1171"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830140">
            <w:pPr>
              <w:pStyle w:val="ListParagraph"/>
              <w:ind w:left="0"/>
              <w:jc w:val="both"/>
              <w:rPr>
                <w:moveTo w:id="1172" w:author="Caitlin Page Casar" w:date="2019-06-29T12:48:00Z"/>
                <w:sz w:val="16"/>
                <w:szCs w:val="16"/>
              </w:rPr>
            </w:pPr>
            <w:moveTo w:id="1173"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830140">
            <w:pPr>
              <w:pStyle w:val="ListParagraph"/>
              <w:ind w:left="0"/>
              <w:jc w:val="both"/>
              <w:rPr>
                <w:moveTo w:id="1174" w:author="Caitlin Page Casar" w:date="2019-06-29T12:48:00Z"/>
                <w:sz w:val="16"/>
                <w:szCs w:val="16"/>
              </w:rPr>
            </w:pPr>
            <w:moveTo w:id="1175" w:author="Caitlin Page Casar" w:date="2019-06-29T12:48:00Z">
              <w:r>
                <w:rPr>
                  <w:sz w:val="16"/>
                  <w:szCs w:val="16"/>
                </w:rPr>
                <w:t>0.1</w:t>
              </w:r>
            </w:moveTo>
          </w:p>
        </w:tc>
        <w:tc>
          <w:tcPr>
            <w:tcW w:w="576" w:type="dxa"/>
          </w:tcPr>
          <w:p w14:paraId="24DFC827" w14:textId="77777777" w:rsidR="00382EA3" w:rsidRPr="00BF3695" w:rsidRDefault="00382EA3" w:rsidP="00830140">
            <w:pPr>
              <w:pStyle w:val="ListParagraph"/>
              <w:ind w:left="0"/>
              <w:jc w:val="both"/>
              <w:rPr>
                <w:moveTo w:id="1176" w:author="Caitlin Page Casar" w:date="2019-06-29T12:48:00Z"/>
                <w:sz w:val="16"/>
                <w:szCs w:val="16"/>
              </w:rPr>
            </w:pPr>
            <w:moveTo w:id="1177" w:author="Caitlin Page Casar" w:date="2019-06-29T12:48:00Z">
              <w:r>
                <w:rPr>
                  <w:sz w:val="16"/>
                  <w:szCs w:val="16"/>
                </w:rPr>
                <w:t>314.3</w:t>
              </w:r>
            </w:moveTo>
          </w:p>
        </w:tc>
        <w:tc>
          <w:tcPr>
            <w:tcW w:w="594" w:type="dxa"/>
          </w:tcPr>
          <w:p w14:paraId="380E390A" w14:textId="77777777" w:rsidR="00382EA3" w:rsidRPr="00BF3695" w:rsidRDefault="00382EA3" w:rsidP="00830140">
            <w:pPr>
              <w:pStyle w:val="ListParagraph"/>
              <w:ind w:left="0"/>
              <w:jc w:val="both"/>
              <w:rPr>
                <w:moveTo w:id="1178" w:author="Caitlin Page Casar" w:date="2019-06-29T12:48:00Z"/>
                <w:sz w:val="16"/>
                <w:szCs w:val="16"/>
              </w:rPr>
            </w:pPr>
            <w:moveTo w:id="1179" w:author="Caitlin Page Casar" w:date="2019-06-29T12:48:00Z">
              <w:r>
                <w:rPr>
                  <w:sz w:val="16"/>
                  <w:szCs w:val="16"/>
                </w:rPr>
                <w:t>1.2</w:t>
              </w:r>
            </w:moveTo>
          </w:p>
        </w:tc>
        <w:tc>
          <w:tcPr>
            <w:tcW w:w="758" w:type="dxa"/>
          </w:tcPr>
          <w:p w14:paraId="14AF094E" w14:textId="77777777" w:rsidR="00382EA3" w:rsidRPr="00BF3695" w:rsidRDefault="00382EA3" w:rsidP="00830140">
            <w:pPr>
              <w:pStyle w:val="ListParagraph"/>
              <w:ind w:left="0"/>
              <w:jc w:val="both"/>
              <w:rPr>
                <w:moveTo w:id="1180" w:author="Caitlin Page Casar" w:date="2019-06-29T12:48:00Z"/>
                <w:sz w:val="16"/>
                <w:szCs w:val="16"/>
              </w:rPr>
            </w:pPr>
            <w:moveTo w:id="1181" w:author="Caitlin Page Casar" w:date="2019-06-29T12:48:00Z">
              <w:r w:rsidRPr="00BF3695">
                <w:rPr>
                  <w:sz w:val="16"/>
                  <w:szCs w:val="16"/>
                </w:rPr>
                <w:t>0.1</w:t>
              </w:r>
            </w:moveTo>
          </w:p>
        </w:tc>
        <w:tc>
          <w:tcPr>
            <w:tcW w:w="581" w:type="dxa"/>
          </w:tcPr>
          <w:p w14:paraId="1A04B28E" w14:textId="77777777" w:rsidR="00382EA3" w:rsidRPr="00BF3695" w:rsidRDefault="00382EA3" w:rsidP="00830140">
            <w:pPr>
              <w:pStyle w:val="ListParagraph"/>
              <w:ind w:left="0"/>
              <w:jc w:val="both"/>
              <w:rPr>
                <w:moveTo w:id="1182" w:author="Caitlin Page Casar" w:date="2019-06-29T12:48:00Z"/>
                <w:sz w:val="16"/>
                <w:szCs w:val="16"/>
              </w:rPr>
            </w:pPr>
            <w:moveTo w:id="1183" w:author="Caitlin Page Casar" w:date="2019-06-29T12:48:00Z">
              <w:r w:rsidRPr="00BF3695">
                <w:rPr>
                  <w:sz w:val="16"/>
                  <w:szCs w:val="16"/>
                </w:rPr>
                <w:t>0.3</w:t>
              </w:r>
            </w:moveTo>
          </w:p>
        </w:tc>
        <w:tc>
          <w:tcPr>
            <w:tcW w:w="656" w:type="dxa"/>
          </w:tcPr>
          <w:p w14:paraId="4142B46C" w14:textId="77777777" w:rsidR="00382EA3" w:rsidRPr="00BF3695" w:rsidRDefault="00382EA3" w:rsidP="00830140">
            <w:pPr>
              <w:pStyle w:val="ListParagraph"/>
              <w:ind w:left="0"/>
              <w:jc w:val="both"/>
              <w:rPr>
                <w:moveTo w:id="1184" w:author="Caitlin Page Casar" w:date="2019-06-29T12:48:00Z"/>
                <w:sz w:val="16"/>
                <w:szCs w:val="16"/>
              </w:rPr>
            </w:pPr>
            <w:moveTo w:id="1185" w:author="Caitlin Page Casar" w:date="2019-06-29T12:48:00Z">
              <w:r>
                <w:rPr>
                  <w:sz w:val="16"/>
                  <w:szCs w:val="16"/>
                </w:rPr>
                <w:t>4223.3</w:t>
              </w:r>
            </w:moveTo>
          </w:p>
        </w:tc>
        <w:tc>
          <w:tcPr>
            <w:tcW w:w="538" w:type="dxa"/>
          </w:tcPr>
          <w:p w14:paraId="37106DF9" w14:textId="77777777" w:rsidR="00382EA3" w:rsidRPr="00BF3695" w:rsidRDefault="00382EA3" w:rsidP="00830140">
            <w:pPr>
              <w:pStyle w:val="ListParagraph"/>
              <w:ind w:left="0"/>
              <w:jc w:val="both"/>
              <w:rPr>
                <w:moveTo w:id="1186" w:author="Caitlin Page Casar" w:date="2019-06-29T12:48:00Z"/>
                <w:sz w:val="16"/>
                <w:szCs w:val="16"/>
              </w:rPr>
            </w:pPr>
            <w:moveTo w:id="1187" w:author="Caitlin Page Casar" w:date="2019-06-29T12:48:00Z">
              <w:r>
                <w:rPr>
                  <w:sz w:val="16"/>
                  <w:szCs w:val="16"/>
                </w:rPr>
                <w:t>66.2</w:t>
              </w:r>
            </w:moveTo>
          </w:p>
        </w:tc>
        <w:tc>
          <w:tcPr>
            <w:tcW w:w="581" w:type="dxa"/>
          </w:tcPr>
          <w:p w14:paraId="0C57C207" w14:textId="77777777" w:rsidR="00382EA3" w:rsidRPr="00BF3695" w:rsidRDefault="00382EA3" w:rsidP="00830140">
            <w:pPr>
              <w:pStyle w:val="ListParagraph"/>
              <w:ind w:left="0"/>
              <w:jc w:val="both"/>
              <w:rPr>
                <w:moveTo w:id="1188" w:author="Caitlin Page Casar" w:date="2019-06-29T12:48:00Z"/>
                <w:sz w:val="16"/>
                <w:szCs w:val="16"/>
              </w:rPr>
            </w:pPr>
            <w:moveTo w:id="1189"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830140">
            <w:pPr>
              <w:pStyle w:val="ListParagraph"/>
              <w:ind w:left="0"/>
              <w:jc w:val="both"/>
              <w:rPr>
                <w:moveTo w:id="1190" w:author="Caitlin Page Casar" w:date="2019-06-29T12:48:00Z"/>
                <w:sz w:val="16"/>
                <w:szCs w:val="16"/>
              </w:rPr>
            </w:pPr>
            <w:moveTo w:id="1191" w:author="Caitlin Page Casar" w:date="2019-06-29T12:48:00Z">
              <w:r w:rsidRPr="00BF3695">
                <w:rPr>
                  <w:sz w:val="16"/>
                  <w:szCs w:val="16"/>
                </w:rPr>
                <w:t>2.</w:t>
              </w:r>
              <w:r>
                <w:rPr>
                  <w:sz w:val="16"/>
                  <w:szCs w:val="16"/>
                </w:rPr>
                <w:t>2</w:t>
              </w:r>
            </w:moveTo>
          </w:p>
        </w:tc>
      </w:tr>
    </w:tbl>
    <w:moveToRangeEnd w:id="1047"/>
    <w:p w14:paraId="6455D65E" w14:textId="13C8E6BF" w:rsidR="008F0CEE" w:rsidRDefault="008F0CEE" w:rsidP="008F0CEE">
      <w:pPr>
        <w:spacing w:before="120" w:line="276" w:lineRule="auto"/>
        <w:jc w:val="both"/>
        <w:rPr>
          <w:rFonts w:ascii="Calibri" w:hAnsi="Calibri" w:cs="Calibri"/>
          <w:b/>
          <w:sz w:val="22"/>
          <w:szCs w:val="22"/>
        </w:rPr>
      </w:pPr>
      <w:del w:id="1192" w:author="Caitlin Page Casar" w:date="2019-05-24T21:38:00Z">
        <w:r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1193" w:author="Caitlin Page Casar" w:date="2019-05-24T21:38:00Z"/>
          <w:rFonts w:ascii="TimesNewRomanPSMT" w:hAnsi="TimesNewRomanPSMT"/>
          <w:color w:val="7F7F7F" w:themeColor="text1" w:themeTint="80"/>
          <w:sz w:val="18"/>
          <w:szCs w:val="18"/>
        </w:rPr>
      </w:pPr>
      <w:moveFromRangeStart w:id="1194" w:author="Caitlin Page Casar" w:date="2019-05-24T21:38:00Z" w:name="move9626355"/>
      <w:moveFrom w:id="1195"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1194"/>
    <w:p w14:paraId="7BD6581B" w14:textId="44EC3616" w:rsidR="00A807EA" w:rsidRDefault="00A807EA" w:rsidP="008F0CEE">
      <w:pPr>
        <w:spacing w:before="120" w:line="276" w:lineRule="auto"/>
        <w:jc w:val="both"/>
        <w:rPr>
          <w:ins w:id="1196" w:author="Caitlin Page Casar" w:date="2019-05-22T15:33:00Z"/>
          <w:rFonts w:ascii="TimesNewRomanPSMT" w:hAnsi="TimesNewRomanPSMT"/>
          <w:color w:val="7F7F7F" w:themeColor="text1" w:themeTint="80"/>
          <w:sz w:val="18"/>
          <w:szCs w:val="18"/>
        </w:rPr>
      </w:pPr>
    </w:p>
    <w:p w14:paraId="34E3CAE0" w14:textId="3B475239" w:rsidR="007C4806" w:rsidRDefault="0060697A" w:rsidP="008F0CEE">
      <w:pPr>
        <w:spacing w:before="120" w:line="276" w:lineRule="auto"/>
        <w:jc w:val="both"/>
        <w:rPr>
          <w:ins w:id="1197" w:author="Caitlin Page Casar" w:date="2019-05-24T21:38:00Z"/>
          <w:rFonts w:ascii="TimesNewRomanPSMT" w:hAnsi="TimesNewRomanPSMT"/>
          <w:color w:val="7F7F7F" w:themeColor="text1" w:themeTint="80"/>
          <w:sz w:val="18"/>
          <w:szCs w:val="18"/>
        </w:rPr>
      </w:pPr>
      <w:commentRangeStart w:id="1198"/>
      <w:ins w:id="1199" w:author="Caitlin Page Casar" w:date="2019-05-24T21:27:00Z">
        <w:r>
          <w:rPr>
            <w:rFonts w:ascii="Calibri" w:hAnsi="Calibri" w:cs="Calibri"/>
            <w:noProof/>
          </w:rPr>
          <w:drawing>
            <wp:inline distT="0" distB="0" distL="0" distR="0" wp14:anchorId="2DF8B4AB" wp14:editId="55BB76C9">
              <wp:extent cx="5943600" cy="548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pha_div.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commentRangeEnd w:id="1198"/>
      <w:ins w:id="1200" w:author="Caitlin Page Casar" w:date="2019-06-05T19:36:00Z">
        <w:r w:rsidR="00C50E0C">
          <w:rPr>
            <w:rStyle w:val="CommentReference"/>
          </w:rPr>
          <w:commentReference w:id="1198"/>
        </w:r>
      </w:ins>
    </w:p>
    <w:p w14:paraId="7D5A18C6" w14:textId="77777777" w:rsidR="0060697A" w:rsidRDefault="0060697A" w:rsidP="0060697A">
      <w:pPr>
        <w:spacing w:before="120" w:line="276" w:lineRule="auto"/>
        <w:jc w:val="both"/>
        <w:rPr>
          <w:moveTo w:id="1201" w:author="Caitlin Page Casar" w:date="2019-05-24T21:38:00Z"/>
          <w:rFonts w:ascii="TimesNewRomanPSMT" w:hAnsi="TimesNewRomanPSMT"/>
          <w:color w:val="7F7F7F" w:themeColor="text1" w:themeTint="80"/>
          <w:sz w:val="18"/>
          <w:szCs w:val="18"/>
        </w:rPr>
      </w:pPr>
      <w:moveToRangeStart w:id="1202" w:author="Caitlin Page Casar" w:date="2019-05-24T21:38:00Z" w:name="move9626355"/>
      <w:moveTo w:id="1203" w:author="Caitlin Page Casar" w:date="2019-05-24T21:38:00Z">
        <w:r w:rsidRPr="008B298C">
          <w:rPr>
            <w:rFonts w:ascii="TimesNewRomanPSMT" w:hAnsi="TimesNewRomanPSMT"/>
            <w:b/>
            <w:color w:val="7F7F7F" w:themeColor="text1" w:themeTint="80"/>
            <w:sz w:val="18"/>
            <w:szCs w:val="18"/>
          </w:rPr>
          <w:lastRenderedPageBreak/>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To>
    </w:p>
    <w:moveToRangeEnd w:id="1202"/>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1204" w:author="Caitlin Page Casar" w:date="2019-06-03T15:31:00Z"/>
          <w:rFonts w:ascii="TimesNewRomanPSMT" w:hAnsi="TimesNewRomanPSMT"/>
          <w:color w:val="7F7F7F" w:themeColor="text1" w:themeTint="80"/>
          <w:sz w:val="18"/>
          <w:szCs w:val="18"/>
        </w:rPr>
      </w:pPr>
      <w:del w:id="1205"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1206" w:author="Caitlin Page Casar" w:date="2019-06-03T15:31:00Z"/>
          <w:rFonts w:ascii="TimesNewRomanPSMT" w:hAnsi="TimesNewRomanPSMT"/>
          <w:color w:val="7F7F7F" w:themeColor="text1" w:themeTint="80"/>
          <w:sz w:val="18"/>
          <w:szCs w:val="18"/>
        </w:rPr>
      </w:pPr>
      <w:del w:id="1207"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1208" w:author="Caitlin Page Casar" w:date="2019-06-03T15:31:00Z"/>
          <w:rFonts w:ascii="Calibri" w:hAnsi="Calibri" w:cs="Calibri"/>
          <w:b/>
        </w:rPr>
      </w:pPr>
      <w:del w:id="1209"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1210" w:author="Caitlin Page Casar" w:date="2019-06-03T15:31:00Z"/>
          <w:rFonts w:ascii="TimesNewRomanPSMT" w:hAnsi="TimesNewRomanPSMT"/>
          <w:color w:val="7F7F7F" w:themeColor="text1" w:themeTint="80"/>
          <w:sz w:val="18"/>
          <w:szCs w:val="18"/>
        </w:rPr>
      </w:pPr>
      <w:del w:id="1211"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1212"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1213" w:author="Caitlin Page Casar" w:date="2019-06-03T15:31:00Z"/>
          <w:rFonts w:ascii="TimesNewRomanPSMT" w:hAnsi="TimesNewRomanPSMT"/>
          <w:color w:val="7F7F7F" w:themeColor="text1" w:themeTint="80"/>
          <w:sz w:val="18"/>
          <w:szCs w:val="18"/>
        </w:rPr>
      </w:pPr>
      <w:moveToRangeStart w:id="1214" w:author="Caitlin Page Casar" w:date="2019-06-03T15:31:00Z" w:name="move9435466"/>
      <w:moveTo w:id="1215" w:author="Caitlin Page Casar" w:date="2019-06-03T15:31:00Z">
        <w:r>
          <w:rPr>
            <w:rFonts w:ascii="TimesNewRomanPSMT" w:hAnsi="TimesNewRomanPSMT"/>
            <w:noProof/>
            <w:color w:val="7F7F7F" w:themeColor="text1" w:themeTint="80"/>
            <w:sz w:val="18"/>
            <w:szCs w:val="18"/>
          </w:rPr>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1216" w:author="Caitlin Page Casar" w:date="2019-06-04T22:07:00Z"/>
          <w:rFonts w:ascii="TimesNewRomanPSMT" w:hAnsi="TimesNewRomanPSMT"/>
          <w:color w:val="7F7F7F" w:themeColor="text1" w:themeTint="80"/>
          <w:sz w:val="18"/>
          <w:szCs w:val="18"/>
        </w:rPr>
      </w:pPr>
      <w:moveTo w:id="1217"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1218"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1219" w:author="Caitlin Page Casar" w:date="2019-06-04T22:07:00Z"/>
          <w:rFonts w:ascii="TimesNewRomanPSMT" w:hAnsi="TimesNewRomanPSMT"/>
          <w:color w:val="7F7F7F" w:themeColor="text1" w:themeTint="80"/>
          <w:sz w:val="18"/>
          <w:szCs w:val="18"/>
        </w:rPr>
      </w:pPr>
      <w:ins w:id="1220"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1221"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1222" w:author="Caitlin Page Casar" w:date="2019-06-03T15:31:00Z"/>
          <w:rFonts w:ascii="TimesNewRomanPSMT" w:hAnsi="TimesNewRomanPSMT"/>
          <w:color w:val="7F7F7F" w:themeColor="text1" w:themeTint="80"/>
          <w:sz w:val="18"/>
          <w:szCs w:val="18"/>
        </w:rPr>
      </w:pPr>
      <w:ins w:id="1223" w:author="Caitlin Page Casar" w:date="2019-06-04T22:07:00Z">
        <w:r>
          <w:rPr>
            <w:rFonts w:ascii="TimesNewRomanPSMT" w:hAnsi="TimesNewRomanPSMT"/>
            <w:color w:val="7F7F7F" w:themeColor="text1" w:themeTint="80"/>
            <w:sz w:val="18"/>
            <w:szCs w:val="18"/>
          </w:rPr>
          <w:t xml:space="preserve">Figure X. bar plot with dendogram for all communities </w:t>
        </w:r>
      </w:ins>
    </w:p>
    <w:moveToRangeEnd w:id="1214"/>
    <w:p w14:paraId="21B38C2A" w14:textId="13C33588" w:rsidR="0060697A" w:rsidRDefault="0060697A" w:rsidP="00CB0C22">
      <w:pPr>
        <w:rPr>
          <w:ins w:id="1224" w:author="Caitlin Page Casar" w:date="2019-06-05T16:31:00Z"/>
          <w:rFonts w:ascii="Calibri" w:hAnsi="Calibri" w:cs="Calibri"/>
        </w:rPr>
      </w:pPr>
    </w:p>
    <w:p w14:paraId="3F313D08" w14:textId="1F924662" w:rsidR="000C3BF1" w:rsidRDefault="000C3BF1" w:rsidP="00CB0C22">
      <w:pPr>
        <w:rPr>
          <w:ins w:id="1225" w:author="Caitlin Page Casar" w:date="2019-06-05T16:33:00Z"/>
          <w:rFonts w:ascii="Calibri" w:hAnsi="Calibri" w:cs="Calibri"/>
        </w:rPr>
      </w:pPr>
      <w:ins w:id="1226" w:author="Caitlin Page Casar" w:date="2019-06-05T16:33:00Z">
        <w:r>
          <w:rPr>
            <w:rFonts w:ascii="Calibri" w:hAnsi="Calibri" w:cs="Calibri"/>
            <w:noProof/>
          </w:rPr>
          <w:lastRenderedPageBreak/>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1227" w:author="Caitlin Page Casar" w:date="2019-06-05T16:33:00Z"/>
          <w:rFonts w:ascii="TimesNewRomanPSMT" w:hAnsi="TimesNewRomanPSMT"/>
          <w:color w:val="7F7F7F" w:themeColor="text1" w:themeTint="80"/>
          <w:sz w:val="18"/>
          <w:szCs w:val="18"/>
        </w:rPr>
      </w:pPr>
      <w:ins w:id="1228"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1229" w:author="Caitlin Page Casar" w:date="2019-06-05T16:34:00Z">
        <w:r>
          <w:rPr>
            <w:rFonts w:ascii="TimesNewRomanPSMT" w:hAnsi="TimesNewRomanPSMT"/>
            <w:color w:val="7F7F7F" w:themeColor="text1" w:themeTint="80"/>
            <w:sz w:val="18"/>
            <w:szCs w:val="18"/>
          </w:rPr>
          <w:t>Cell densities vs. duration of each experiment</w:t>
        </w:r>
      </w:ins>
      <w:ins w:id="1230"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1231" w:author="Caitlin Page Casar" w:date="2019-06-05T16:33:00Z"/>
          <w:rFonts w:ascii="Calibri" w:hAnsi="Calibri" w:cs="Calibri"/>
        </w:rPr>
      </w:pPr>
    </w:p>
    <w:p w14:paraId="42E9562F" w14:textId="3A03CF37" w:rsidR="00AE7BB5" w:rsidRDefault="00AE7BB5" w:rsidP="00CB0C22">
      <w:pPr>
        <w:rPr>
          <w:ins w:id="1232" w:author="Caitlin Page Casar" w:date="2019-06-05T16:33:00Z"/>
          <w:rFonts w:ascii="Calibri" w:hAnsi="Calibri" w:cs="Calibri"/>
        </w:rPr>
      </w:pPr>
      <w:commentRangeStart w:id="1233"/>
      <w:ins w:id="1234" w:author="Caitlin Page Casar" w:date="2019-06-05T16:32:00Z">
        <w:r>
          <w:rPr>
            <w:rFonts w:ascii="Calibri" w:hAnsi="Calibri" w:cs="Calibri"/>
            <w:noProof/>
          </w:rPr>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1233"/>
      <w:ins w:id="1235" w:author="Caitlin Page Casar" w:date="2019-06-05T19:36:00Z">
        <w:r w:rsidR="00C50E0C">
          <w:rPr>
            <w:rStyle w:val="CommentReference"/>
          </w:rPr>
          <w:commentReference w:id="1233"/>
        </w:r>
      </w:ins>
    </w:p>
    <w:p w14:paraId="25354C88" w14:textId="1292AC7D" w:rsidR="000C3BF1" w:rsidRDefault="000C3BF1" w:rsidP="000C3BF1">
      <w:pPr>
        <w:pStyle w:val="NormalWeb"/>
        <w:spacing w:before="120" w:beforeAutospacing="0" w:after="0" w:afterAutospacing="0"/>
        <w:jc w:val="both"/>
        <w:rPr>
          <w:ins w:id="1236" w:author="Caitlin Page Casar" w:date="2019-06-05T16:34:00Z"/>
          <w:rFonts w:ascii="TimesNewRomanPSMT" w:hAnsi="TimesNewRomanPSMT"/>
          <w:color w:val="7F7F7F" w:themeColor="text1" w:themeTint="80"/>
          <w:sz w:val="18"/>
          <w:szCs w:val="18"/>
        </w:rPr>
      </w:pPr>
      <w:ins w:id="1237"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r>
          <w:rPr>
            <w:rFonts w:ascii="TimesNewRomanPSMT" w:hAnsi="TimesNewRomanPSMT"/>
            <w:color w:val="7F7F7F" w:themeColor="text1" w:themeTint="80"/>
            <w:sz w:val="18"/>
            <w:szCs w:val="18"/>
          </w:rPr>
          <w: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6817CD" w:rsidRDefault="006817CD">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6817CD" w:rsidRDefault="006817CD"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6817CD" w:rsidRDefault="006817CD">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6817CD" w:rsidRDefault="006817CD" w:rsidP="0070230B">
      <w:pPr>
        <w:pStyle w:val="CommentText"/>
      </w:pPr>
      <w:r>
        <w:rPr>
          <w:rStyle w:val="CommentReference"/>
        </w:rPr>
        <w:annotationRef/>
      </w:r>
      <w:r>
        <w:t>Are we sure that this is the deepest? I thought some of the deep fendoscanian boreholes went deeper</w:t>
      </w:r>
    </w:p>
  </w:comment>
  <w:comment w:id="30" w:author="Maggie Osburn" w:date="2019-05-17T13:51:00Z" w:initials="MOU">
    <w:p w14:paraId="401A4802" w14:textId="77777777" w:rsidR="006817CD" w:rsidRDefault="006817CD" w:rsidP="0070230B">
      <w:pPr>
        <w:pStyle w:val="CommentText"/>
      </w:pPr>
      <w:r>
        <w:rPr>
          <w:rStyle w:val="CommentReference"/>
        </w:rPr>
        <w:annotationRef/>
      </w:r>
      <w:r>
        <w:t>Nice job setting up this problem</w:t>
      </w:r>
    </w:p>
  </w:comment>
  <w:comment w:id="31" w:author="Caitlin Page Casar" w:date="2019-05-22T12:08:00Z" w:initials="CPC">
    <w:p w14:paraId="59248C64" w14:textId="048D3097" w:rsidR="006817CD" w:rsidRDefault="006817CD">
      <w:pPr>
        <w:pStyle w:val="CommentText"/>
      </w:pPr>
      <w:r>
        <w:rPr>
          <w:rStyle w:val="CommentReference"/>
        </w:rPr>
        <w:annotationRef/>
      </w:r>
      <w:r>
        <w:t>Thanks! 8-)</w:t>
      </w:r>
    </w:p>
  </w:comment>
  <w:comment w:id="41" w:author="Caitlin Page Casar" w:date="2019-05-19T15:39:00Z" w:initials="CPC">
    <w:p w14:paraId="75446CD1" w14:textId="77777777" w:rsidR="006817CD" w:rsidRDefault="006817CD" w:rsidP="00500B7C">
      <w:pPr>
        <w:pStyle w:val="CommentText"/>
      </w:pPr>
      <w:r>
        <w:rPr>
          <w:rStyle w:val="CommentReference"/>
        </w:rPr>
        <w:annotationRef/>
      </w:r>
      <w:r>
        <w:t>Didn’t show exergonicity in the study, used geochemists workbench to look at reactions that could account for the increase/decrease in ions over course of experiment</w:t>
      </w:r>
    </w:p>
  </w:comment>
  <w:comment w:id="42" w:author="Maggie Osburn" w:date="2019-05-17T13:58:00Z" w:initials="MOU">
    <w:p w14:paraId="5D0F9372" w14:textId="77777777" w:rsidR="006817CD" w:rsidRDefault="006817CD" w:rsidP="00500B7C">
      <w:pPr>
        <w:pStyle w:val="CommentText"/>
      </w:pPr>
      <w:r>
        <w:rPr>
          <w:rStyle w:val="CommentReference"/>
        </w:rPr>
        <w:annotationRef/>
      </w:r>
      <w:r>
        <w:t>This review should include a couple of points of support from everyone who as done similar stuff before. The Lehman papers are important because they find very different communities between fluids and biofilms as opposed to the prior prevailing notion that the two should be similar (because some lab biofilm formers have planktonic life cycles as well)</w:t>
      </w:r>
    </w:p>
  </w:comment>
  <w:comment w:id="43" w:author="Caitlin Page Casar" w:date="2019-05-22T11:46:00Z" w:initials="CPC">
    <w:p w14:paraId="6544EF20" w14:textId="781946A9" w:rsidR="006817CD" w:rsidRDefault="006817CD">
      <w:pPr>
        <w:pStyle w:val="CommentText"/>
      </w:pPr>
      <w:r>
        <w:rPr>
          <w:rStyle w:val="CommentReference"/>
        </w:rPr>
        <w:annotationRef/>
      </w:r>
      <w:r>
        <w:t xml:space="preserve">I think I need to first state the knowledge gap here rather than after the DeMMO section below </w:t>
      </w:r>
    </w:p>
  </w:comment>
  <w:comment w:id="46" w:author="Maggie Osburn" w:date="2019-05-17T14:01:00Z" w:initials="MOU">
    <w:p w14:paraId="0624688E" w14:textId="77777777" w:rsidR="006817CD" w:rsidRDefault="006817CD" w:rsidP="00500B7C">
      <w:pPr>
        <w:pStyle w:val="CommentText"/>
      </w:pPr>
      <w:r>
        <w:rPr>
          <w:rStyle w:val="CommentReference"/>
        </w:rPr>
        <w:annotationRef/>
      </w:r>
      <w:r>
        <w:t xml:space="preserve">This seems maybe unnecessarily vague. I would say ‘Paleoproterozoic metasediments and igneous rocks’ </w:t>
      </w:r>
    </w:p>
  </w:comment>
  <w:comment w:id="47" w:author="Caitlin Page Casar" w:date="2019-05-21T09:38:00Z" w:initials="CPC">
    <w:p w14:paraId="3DCBC323" w14:textId="77777777" w:rsidR="006817CD" w:rsidRDefault="006817CD" w:rsidP="00500B7C">
      <w:pPr>
        <w:pStyle w:val="CommentText"/>
      </w:pPr>
      <w:r>
        <w:rPr>
          <w:rStyle w:val="CommentReference"/>
        </w:rPr>
        <w:annotationRef/>
      </w:r>
      <w:r>
        <w:t xml:space="preserve">The point I wanted to make with this sentence is that DeMMO makes it possible to sample a variety of fluid types. I get into detail about lithology in the site intro section in the methods. </w:t>
      </w:r>
    </w:p>
  </w:comment>
  <w:comment w:id="50" w:author="Caitlin Page Casar" w:date="2019-05-22T12:07:00Z" w:initials="CPC">
    <w:p w14:paraId="269D3C7B" w14:textId="6BEF29D8" w:rsidR="006817CD" w:rsidRDefault="006817CD">
      <w:pPr>
        <w:pStyle w:val="CommentText"/>
      </w:pPr>
      <w:r>
        <w:rPr>
          <w:rStyle w:val="CommentReference"/>
        </w:rPr>
        <w:annotationRef/>
      </w:r>
      <w:r>
        <w:t>I feel like I need to explain the implications somewhere, not sure where though…</w:t>
      </w:r>
    </w:p>
  </w:comment>
  <w:comment w:id="51" w:author="Caitlin Page Casar" w:date="2019-05-21T10:06:00Z" w:initials="CPC">
    <w:p w14:paraId="42C3D5A2" w14:textId="2BEB1448" w:rsidR="006817CD" w:rsidRDefault="006817CD">
      <w:pPr>
        <w:pStyle w:val="CommentText"/>
      </w:pPr>
      <w:r>
        <w:rPr>
          <w:rStyle w:val="CommentReference"/>
        </w:rPr>
        <w:annotationRef/>
      </w:r>
      <w:r>
        <w:t>Not sure what this means</w:t>
      </w:r>
    </w:p>
  </w:comment>
  <w:comment w:id="52" w:author="Maggie Osburn" w:date="2019-05-17T14:30:00Z" w:initials="MOU">
    <w:p w14:paraId="52823953" w14:textId="77777777" w:rsidR="006817CD" w:rsidRDefault="006817CD" w:rsidP="000F7BB1">
      <w:pPr>
        <w:pStyle w:val="CommentText"/>
      </w:pPr>
      <w:r>
        <w:rPr>
          <w:rStyle w:val="CommentReference"/>
        </w:rPr>
        <w:annotationRef/>
      </w:r>
      <w:r>
        <w:t>Patescibacteria?</w:t>
      </w:r>
    </w:p>
  </w:comment>
  <w:comment w:id="53" w:author="Caitlin Page Casar" w:date="2019-06-29T12:46:00Z" w:initials="CPC">
    <w:p w14:paraId="025C5EC0" w14:textId="406119FC" w:rsidR="0091594B" w:rsidRDefault="0091594B">
      <w:pPr>
        <w:pStyle w:val="CommentText"/>
      </w:pPr>
      <w:r>
        <w:rPr>
          <w:rStyle w:val="CommentReference"/>
        </w:rPr>
        <w:annotationRef/>
      </w:r>
      <w:r>
        <w:t>Still ‘unassigned’ after updating with GTDBK taxonomy, although enrichment of Patescibacteria in D1 pyrolusite and calcite experiments</w:t>
      </w:r>
    </w:p>
  </w:comment>
  <w:comment w:id="54" w:author="Caitlin Page Casar" w:date="2019-05-21T10:08:00Z" w:initials="CPC">
    <w:p w14:paraId="7475E239" w14:textId="5C3928D7" w:rsidR="006817CD" w:rsidRDefault="006817CD">
      <w:pPr>
        <w:pStyle w:val="CommentText"/>
      </w:pPr>
      <w:r>
        <w:rPr>
          <w:rStyle w:val="CommentReference"/>
        </w:rPr>
        <w:annotationRef/>
      </w:r>
      <w:r>
        <w:t>What does significant mean here? Like significantly long, or significantly different?</w:t>
      </w:r>
    </w:p>
  </w:comment>
  <w:comment w:id="220" w:author="Caitlin Page Casar" w:date="2019-05-05T19:48:00Z" w:initials="CPC">
    <w:p w14:paraId="5A85DD0B" w14:textId="77777777" w:rsidR="006817CD" w:rsidRDefault="006817CD" w:rsidP="00186671">
      <w:pPr>
        <w:pStyle w:val="CommentText"/>
      </w:pPr>
      <w:r>
        <w:rPr>
          <w:rStyle w:val="CommentReference"/>
        </w:rPr>
        <w:annotationRef/>
      </w:r>
      <w:r>
        <w:t xml:space="preserve">Could remove native rock from this paper and save for a separate paper, feels a little out of place </w:t>
      </w:r>
    </w:p>
  </w:comment>
  <w:comment w:id="221" w:author="Maggie Osburn" w:date="2019-05-17T14:39:00Z" w:initials="MOU">
    <w:p w14:paraId="5C7DDDD0" w14:textId="77777777" w:rsidR="006817CD" w:rsidRDefault="006817CD"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243" w:author="Caitlin Page Casar" w:date="2019-05-01T18:12:00Z" w:initials="CPC">
    <w:p w14:paraId="649938EC" w14:textId="77777777" w:rsidR="006817CD" w:rsidRDefault="006817CD" w:rsidP="00186671">
      <w:pPr>
        <w:pStyle w:val="CommentText"/>
      </w:pPr>
      <w:r>
        <w:rPr>
          <w:rStyle w:val="CommentReference"/>
        </w:rPr>
        <w:annotationRef/>
      </w:r>
      <w:r>
        <w:t>Double check this time frame – I think these were put out in September and collected in December 2016</w:t>
      </w:r>
    </w:p>
  </w:comment>
  <w:comment w:id="281" w:author="Caitlin Page Casar" w:date="2019-06-29T12:24:00Z" w:initials="CPC">
    <w:p w14:paraId="0742BB33" w14:textId="700AE4F2" w:rsidR="0091594B" w:rsidRDefault="0091594B">
      <w:pPr>
        <w:pStyle w:val="CommentText"/>
      </w:pPr>
      <w:r>
        <w:rPr>
          <w:rStyle w:val="CommentReference"/>
        </w:rPr>
        <w:annotationRef/>
      </w:r>
      <w:r>
        <w:t>Unassigned were compared to metagenome taxonomies using NCBI/GTDBK, for multiple hits we used best e-value</w:t>
      </w:r>
    </w:p>
  </w:comment>
  <w:comment w:id="292" w:author="Caitlin Page Casar" w:date="2019-06-29T13:21:00Z" w:initials="CPC">
    <w:p w14:paraId="574A7DAB" w14:textId="0AB1663B" w:rsidR="00EC78AF" w:rsidRDefault="00EC78AF">
      <w:pPr>
        <w:pStyle w:val="CommentText"/>
      </w:pPr>
      <w:r>
        <w:rPr>
          <w:rStyle w:val="CommentReference"/>
        </w:rPr>
        <w:annotationRef/>
      </w:r>
      <w:r>
        <w:t>Need Lily’s e-value</w:t>
      </w:r>
    </w:p>
  </w:comment>
  <w:comment w:id="338" w:author="Caitlin Page Casar" w:date="2019-05-01T18:04:00Z" w:initials="CPC">
    <w:p w14:paraId="20435284" w14:textId="69F355F6" w:rsidR="006817CD" w:rsidRDefault="006817CD">
      <w:pPr>
        <w:pStyle w:val="CommentText"/>
      </w:pPr>
      <w:r>
        <w:rPr>
          <w:rStyle w:val="CommentReference"/>
        </w:rPr>
        <w:annotationRef/>
      </w:r>
      <w:r>
        <w:t xml:space="preserve">May change this to “estimated cell densities and proportion of cell morphologies” if I end up counting morphologies from SEM images </w:t>
      </w:r>
    </w:p>
  </w:comment>
  <w:comment w:id="356" w:author="Caitlin Page Casar" w:date="2019-06-03T14:24:00Z" w:initials="CPC">
    <w:p w14:paraId="4E59FDAD" w14:textId="7EF8FEBF" w:rsidR="006817CD" w:rsidRDefault="006817CD">
      <w:pPr>
        <w:pStyle w:val="CommentText"/>
      </w:pPr>
      <w:r>
        <w:rPr>
          <w:rStyle w:val="CommentReference"/>
        </w:rPr>
        <w:annotationRef/>
      </w:r>
      <w:r>
        <w:t>Murdoch paper assumes fracture widths between 4-30 microns. This would result in a greater decrease in fluid cell densities after conversion to square cm (up to an order of mag decrease). 100 micron assumption is therefore conservative because it overestimates fluid densities and still results in 3 orders of mag lower densities than the biofilms.</w:t>
      </w:r>
    </w:p>
  </w:comment>
  <w:comment w:id="394" w:author="Caitlin Page Casar" w:date="2019-06-04T18:15:00Z" w:initials="CPC">
    <w:p w14:paraId="661281D0" w14:textId="538EDB1A" w:rsidR="006817CD" w:rsidRDefault="006817CD">
      <w:pPr>
        <w:pStyle w:val="CommentText"/>
      </w:pPr>
      <w:r>
        <w:rPr>
          <w:rStyle w:val="CommentReference"/>
        </w:rPr>
        <w:annotationRef/>
      </w:r>
      <w:r>
        <w:t>Recolor left plot to match mineral colors in fig. 8</w:t>
      </w:r>
    </w:p>
  </w:comment>
  <w:comment w:id="414" w:author="Caitlin Page Casar" w:date="2019-06-05T19:37:00Z" w:initials="CPC">
    <w:p w14:paraId="5C035E6E" w14:textId="56D0A3D3" w:rsidR="00C50E0C" w:rsidRDefault="00C50E0C">
      <w:pPr>
        <w:pStyle w:val="CommentText"/>
      </w:pPr>
      <w:r>
        <w:rPr>
          <w:rStyle w:val="CommentReference"/>
        </w:rPr>
        <w:annotationRef/>
      </w:r>
      <w:r>
        <w:t>Redo fig after remo</w:t>
      </w:r>
      <w:r w:rsidR="00044222">
        <w:t xml:space="preserve">ving D3 rock samples </w:t>
      </w:r>
    </w:p>
  </w:comment>
  <w:comment w:id="478" w:author="Caitlin Page Casar" w:date="2019-06-05T12:59:00Z" w:initials="CPC">
    <w:p w14:paraId="000B8131" w14:textId="480FCB65" w:rsidR="00432EF6" w:rsidRPr="00432EF6" w:rsidRDefault="00432EF6" w:rsidP="00432EF6">
      <w:pPr>
        <w:pStyle w:val="HTMLPreformatted"/>
        <w:shd w:val="clear" w:color="auto" w:fill="FFFFFF"/>
        <w:rPr>
          <w:rFonts w:ascii="Times New Roman" w:hAnsi="Times New Roman" w:cs="Times New Roman"/>
          <w:color w:val="000000"/>
        </w:rPr>
      </w:pPr>
      <w:r w:rsidRPr="00432EF6">
        <w:rPr>
          <w:rStyle w:val="CommentReference"/>
          <w:rFonts w:ascii="Times New Roman" w:hAnsi="Times New Roman" w:cs="Times New Roman"/>
        </w:rPr>
        <w:annotationRef/>
      </w:r>
      <w:r w:rsidRPr="00432EF6">
        <w:rPr>
          <w:rFonts w:ascii="Times New Roman" w:hAnsi="Times New Roman" w:cs="Times New Roman"/>
        </w:rPr>
        <w:t>NCBI says D. elongatus, but the reference included on NCBI is an article describing “</w:t>
      </w:r>
      <w:r w:rsidRPr="00432EF6">
        <w:rPr>
          <w:rFonts w:ascii="Times New Roman" w:hAnsi="Times New Roman" w:cs="Times New Roman"/>
          <w:color w:val="000000"/>
        </w:rPr>
        <w:t>Desulfocapsa thiozymogenes” which is a diff organism so I’m confused…</w:t>
      </w:r>
    </w:p>
  </w:comment>
  <w:comment w:id="525" w:author="Caitlin Page Casar" w:date="2019-06-05T19:35:00Z" w:initials="CPC">
    <w:p w14:paraId="648DA34F" w14:textId="5C1AB975" w:rsidR="0088288D" w:rsidRDefault="0088288D">
      <w:pPr>
        <w:pStyle w:val="CommentText"/>
      </w:pPr>
      <w:r>
        <w:rPr>
          <w:rStyle w:val="CommentReference"/>
        </w:rPr>
        <w:annotationRef/>
      </w:r>
      <w:r>
        <w:t xml:space="preserve">Remove rock samples from D3 + replot </w:t>
      </w:r>
    </w:p>
  </w:comment>
  <w:comment w:id="528" w:author="Caitlin Page Casar" w:date="2019-05-22T15:55:00Z" w:initials="CPC">
    <w:p w14:paraId="230D0E4E" w14:textId="3C76B410" w:rsidR="006817CD" w:rsidRDefault="006817CD">
      <w:pPr>
        <w:pStyle w:val="CommentText"/>
      </w:pPr>
      <w:r>
        <w:rPr>
          <w:rStyle w:val="CommentReference"/>
        </w:rPr>
        <w:annotationRef/>
      </w:r>
      <w:r>
        <w:t xml:space="preserve"> re-run NMDS at OTU level </w:t>
      </w:r>
    </w:p>
  </w:comment>
  <w:comment w:id="751" w:author="Caitlin Page Casar" w:date="2019-06-05T10:28:00Z" w:initials="CPC">
    <w:p w14:paraId="0CE40B38" w14:textId="0256510B" w:rsidR="00C71D64" w:rsidRDefault="00C71D64">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883" w:author="Caitlin Page Casar" w:date="2019-06-05T13:23:00Z" w:initials="CPC">
    <w:p w14:paraId="4471853C" w14:textId="1DD927ED" w:rsidR="0043248C" w:rsidRDefault="0043248C">
      <w:pPr>
        <w:pStyle w:val="CommentText"/>
      </w:pPr>
      <w:r>
        <w:rPr>
          <w:rStyle w:val="CommentReference"/>
        </w:rPr>
        <w:annotationRef/>
      </w:r>
      <w:r>
        <w:t>Could add a more detailed photo in a new fig here, or put in supp.</w:t>
      </w:r>
    </w:p>
  </w:comment>
  <w:comment w:id="931" w:author="Caitlin Page Casar" w:date="2019-06-04T22:05:00Z" w:initials="CPC">
    <w:p w14:paraId="5F6F6889" w14:textId="3070F7BD" w:rsidR="006269DC" w:rsidRPr="00AB6B5C" w:rsidRDefault="006269DC"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6269DC" w:rsidRDefault="006269DC">
      <w:pPr>
        <w:pStyle w:val="CommentText"/>
      </w:pPr>
    </w:p>
  </w:comment>
  <w:comment w:id="1033" w:author="Caitlin Page Casar" w:date="2019-06-05T10:50:00Z" w:initials="CPC">
    <w:p w14:paraId="76CE00B9" w14:textId="37A49DDC" w:rsidR="00753AFC" w:rsidRDefault="00753AFC">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 ?</w:t>
      </w:r>
    </w:p>
  </w:comment>
  <w:comment w:id="1036" w:author="Caitlin Page Casar" w:date="2019-04-15T11:15:00Z" w:initials="CPC">
    <w:p w14:paraId="1D8FCB05" w14:textId="77777777" w:rsidR="006817CD" w:rsidRDefault="006817CD" w:rsidP="00532490">
      <w:pPr>
        <w:pStyle w:val="CommentText"/>
      </w:pPr>
      <w:r>
        <w:rPr>
          <w:rStyle w:val="CommentReference"/>
        </w:rPr>
        <w:annotationRef/>
      </w:r>
      <w:r>
        <w:t>What grant number to list here? NASA guidelines for the NESSF say to specify the grand ID</w:t>
      </w:r>
    </w:p>
  </w:comment>
  <w:comment w:id="1041" w:author="Caitlin Page Casar" w:date="2019-06-03T15:34:00Z" w:initials="CPC">
    <w:p w14:paraId="1E6105B6" w14:textId="582FD316" w:rsidR="006817CD" w:rsidRDefault="006817CD">
      <w:pPr>
        <w:pStyle w:val="CommentText"/>
      </w:pPr>
      <w:r>
        <w:rPr>
          <w:rStyle w:val="CommentReference"/>
        </w:rPr>
        <w:annotationRef/>
      </w:r>
      <w:r>
        <w:t>Include PI and people who helped in field here?</w:t>
      </w:r>
    </w:p>
  </w:comment>
  <w:comment w:id="1043" w:author="Caitlin Page Casar" w:date="2019-05-02T18:27:00Z" w:initials="CPC">
    <w:p w14:paraId="3D3A371C" w14:textId="438B60D6" w:rsidR="006817CD" w:rsidRDefault="006817CD">
      <w:pPr>
        <w:pStyle w:val="CommentText"/>
      </w:pPr>
      <w:r>
        <w:rPr>
          <w:rStyle w:val="CommentReference"/>
        </w:rPr>
        <w:annotationRef/>
      </w:r>
      <w:r>
        <w:t xml:space="preserve">Can generate DOI for github repo on Zenodo </w:t>
      </w:r>
    </w:p>
  </w:comment>
  <w:comment w:id="1198" w:author="Caitlin Page Casar" w:date="2019-06-05T19:36:00Z" w:initials="CPC">
    <w:p w14:paraId="52A648A7" w14:textId="015F17C2" w:rsidR="00C50E0C" w:rsidRDefault="00C50E0C">
      <w:pPr>
        <w:pStyle w:val="CommentText"/>
      </w:pPr>
      <w:r>
        <w:rPr>
          <w:rStyle w:val="CommentReference"/>
        </w:rPr>
        <w:annotationRef/>
      </w:r>
      <w:r>
        <w:t xml:space="preserve">Redo fig after removing D3 rock samples </w:t>
      </w:r>
    </w:p>
  </w:comment>
  <w:comment w:id="1233" w:author="Caitlin Page Casar" w:date="2019-06-05T19:36:00Z" w:initials="CPC">
    <w:p w14:paraId="1306D480" w14:textId="00746805" w:rsidR="00C50E0C" w:rsidRDefault="00C50E0C">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5D0F9372" w15:done="0"/>
  <w15:commentEx w15:paraId="6544EF20" w15:done="0"/>
  <w15:commentEx w15:paraId="0624688E" w15:done="0"/>
  <w15:commentEx w15:paraId="3DCBC323" w15:paraIdParent="0624688E" w15:done="0"/>
  <w15:commentEx w15:paraId="269D3C7B" w15:done="0"/>
  <w15:commentEx w15:paraId="42C3D5A2" w15:done="0"/>
  <w15:commentEx w15:paraId="52823953" w15:done="0"/>
  <w15:commentEx w15:paraId="025C5EC0" w15:paraIdParent="52823953" w15:done="0"/>
  <w15:commentEx w15:paraId="7475E239" w15:done="0"/>
  <w15:commentEx w15:paraId="5A85DD0B" w15:done="0"/>
  <w15:commentEx w15:paraId="5C7DDDD0" w15:paraIdParent="5A85DD0B" w15:done="0"/>
  <w15:commentEx w15:paraId="649938EC" w15:done="0"/>
  <w15:commentEx w15:paraId="0742BB33" w15:done="0"/>
  <w15:commentEx w15:paraId="574A7DAB" w15:done="0"/>
  <w15:commentEx w15:paraId="20435284" w15:done="0"/>
  <w15:commentEx w15:paraId="4E59FDAD" w15:done="0"/>
  <w15:commentEx w15:paraId="661281D0" w15:done="0"/>
  <w15:commentEx w15:paraId="5C035E6E" w15:done="0"/>
  <w15:commentEx w15:paraId="000B8131" w15:done="0"/>
  <w15:commentEx w15:paraId="648DA34F" w15:done="0"/>
  <w15:commentEx w15:paraId="230D0E4E" w15:done="0"/>
  <w15:commentEx w15:paraId="0CE40B38" w15:done="0"/>
  <w15:commentEx w15:paraId="4471853C" w15:done="0"/>
  <w15:commentEx w15:paraId="3E61640A" w15:done="0"/>
  <w15:commentEx w15:paraId="76CE00B9" w15:done="0"/>
  <w15:commentEx w15:paraId="1D8FCB05" w15:done="0"/>
  <w15:commentEx w15:paraId="1E6105B6" w15:done="0"/>
  <w15:commentEx w15:paraId="3D3A371C" w15:done="0"/>
  <w15:commentEx w15:paraId="52A648A7"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5D0F9372" w16cid:durableId="20893C90"/>
  <w16cid:commentId w16cid:paraId="6544EF20" w16cid:durableId="208FB51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025C5EC0" w16cid:durableId="20C1DC1B"/>
  <w16cid:commentId w16cid:paraId="7475E239" w16cid:durableId="208E4C83"/>
  <w16cid:commentId w16cid:paraId="5A85DD0B" w16cid:durableId="2079BC92"/>
  <w16cid:commentId w16cid:paraId="5C7DDDD0" w16cid:durableId="20894632"/>
  <w16cid:commentId w16cid:paraId="649938EC" w16cid:durableId="20746014"/>
  <w16cid:commentId w16cid:paraId="0742BB33" w16cid:durableId="20C1D6F5"/>
  <w16cid:commentId w16cid:paraId="574A7DAB" w16cid:durableId="20C1E43D"/>
  <w16cid:commentId w16cid:paraId="20435284" w16cid:durableId="20745E1D"/>
  <w16cid:commentId w16cid:paraId="4E59FDAD" w16cid:durableId="209FAC24"/>
  <w16cid:commentId w16cid:paraId="661281D0" w16cid:durableId="20A133C5"/>
  <w16cid:commentId w16cid:paraId="5C035E6E" w16cid:durableId="20A29881"/>
  <w16cid:commentId w16cid:paraId="000B8131" w16cid:durableId="20A23B32"/>
  <w16cid:commentId w16cid:paraId="648DA34F" w16cid:durableId="20A297F2"/>
  <w16cid:commentId w16cid:paraId="230D0E4E" w16cid:durableId="208FEF78"/>
  <w16cid:commentId w16cid:paraId="0CE40B38" w16cid:durableId="20A217BB"/>
  <w16cid:commentId w16cid:paraId="4471853C" w16cid:durableId="20A240D9"/>
  <w16cid:commentId w16cid:paraId="3E61640A" w16cid:durableId="20A16994"/>
  <w16cid:commentId w16cid:paraId="76CE00B9" w16cid:durableId="20A21CF2"/>
  <w16cid:commentId w16cid:paraId="1D8FCB05" w16cid:durableId="205EE646"/>
  <w16cid:commentId w16cid:paraId="1E6105B6" w16cid:durableId="209FBC6F"/>
  <w16cid:commentId w16cid:paraId="3D3A371C" w16cid:durableId="2075B4FE"/>
  <w16cid:commentId w16cid:paraId="52A648A7" w16cid:durableId="20A29854"/>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4B3"/>
    <w:rsid w:val="0003644B"/>
    <w:rsid w:val="00044222"/>
    <w:rsid w:val="000457B7"/>
    <w:rsid w:val="00062F50"/>
    <w:rsid w:val="00067A57"/>
    <w:rsid w:val="0007180E"/>
    <w:rsid w:val="000740DB"/>
    <w:rsid w:val="000879B2"/>
    <w:rsid w:val="00091706"/>
    <w:rsid w:val="00093A45"/>
    <w:rsid w:val="00094887"/>
    <w:rsid w:val="000C3BF1"/>
    <w:rsid w:val="000C6F29"/>
    <w:rsid w:val="000E08F7"/>
    <w:rsid w:val="000E7619"/>
    <w:rsid w:val="000F1E4C"/>
    <w:rsid w:val="000F2ED3"/>
    <w:rsid w:val="000F7BB1"/>
    <w:rsid w:val="001019BB"/>
    <w:rsid w:val="00102861"/>
    <w:rsid w:val="00116BC5"/>
    <w:rsid w:val="00120F3A"/>
    <w:rsid w:val="00122010"/>
    <w:rsid w:val="0012509C"/>
    <w:rsid w:val="001329ED"/>
    <w:rsid w:val="00147DB2"/>
    <w:rsid w:val="00150C07"/>
    <w:rsid w:val="001552D5"/>
    <w:rsid w:val="0016674F"/>
    <w:rsid w:val="00167055"/>
    <w:rsid w:val="001775F4"/>
    <w:rsid w:val="001830D9"/>
    <w:rsid w:val="00185973"/>
    <w:rsid w:val="00186671"/>
    <w:rsid w:val="001904D5"/>
    <w:rsid w:val="001A03B8"/>
    <w:rsid w:val="001A4018"/>
    <w:rsid w:val="001A4109"/>
    <w:rsid w:val="001B6B4A"/>
    <w:rsid w:val="001C02EB"/>
    <w:rsid w:val="001D1AA9"/>
    <w:rsid w:val="001E6D08"/>
    <w:rsid w:val="00210353"/>
    <w:rsid w:val="00213B9C"/>
    <w:rsid w:val="00215AA4"/>
    <w:rsid w:val="0022025A"/>
    <w:rsid w:val="00224DC6"/>
    <w:rsid w:val="002429B8"/>
    <w:rsid w:val="00246AB9"/>
    <w:rsid w:val="002477AD"/>
    <w:rsid w:val="0025517C"/>
    <w:rsid w:val="00261B10"/>
    <w:rsid w:val="00267F9B"/>
    <w:rsid w:val="00276178"/>
    <w:rsid w:val="002822B5"/>
    <w:rsid w:val="0028384A"/>
    <w:rsid w:val="00283FCD"/>
    <w:rsid w:val="00286797"/>
    <w:rsid w:val="00293F46"/>
    <w:rsid w:val="002964CC"/>
    <w:rsid w:val="002A0394"/>
    <w:rsid w:val="002B008D"/>
    <w:rsid w:val="002B47D1"/>
    <w:rsid w:val="002C0450"/>
    <w:rsid w:val="002C4989"/>
    <w:rsid w:val="002D0AAA"/>
    <w:rsid w:val="002F0263"/>
    <w:rsid w:val="002F1961"/>
    <w:rsid w:val="002F72C5"/>
    <w:rsid w:val="00312BDD"/>
    <w:rsid w:val="00325131"/>
    <w:rsid w:val="00332BB1"/>
    <w:rsid w:val="00334371"/>
    <w:rsid w:val="003457D9"/>
    <w:rsid w:val="003549FC"/>
    <w:rsid w:val="00367278"/>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4FD3"/>
    <w:rsid w:val="00475EBC"/>
    <w:rsid w:val="00486B31"/>
    <w:rsid w:val="00492DDC"/>
    <w:rsid w:val="004A3FBB"/>
    <w:rsid w:val="004B2614"/>
    <w:rsid w:val="004C5AFF"/>
    <w:rsid w:val="004D7902"/>
    <w:rsid w:val="004E2355"/>
    <w:rsid w:val="004E2542"/>
    <w:rsid w:val="004F333A"/>
    <w:rsid w:val="004F5348"/>
    <w:rsid w:val="004F63A3"/>
    <w:rsid w:val="00500B7C"/>
    <w:rsid w:val="00504CA5"/>
    <w:rsid w:val="00523ED7"/>
    <w:rsid w:val="005250A3"/>
    <w:rsid w:val="00531C0C"/>
    <w:rsid w:val="00532490"/>
    <w:rsid w:val="00534D32"/>
    <w:rsid w:val="00536474"/>
    <w:rsid w:val="00540926"/>
    <w:rsid w:val="00547F4C"/>
    <w:rsid w:val="00553AED"/>
    <w:rsid w:val="00564C79"/>
    <w:rsid w:val="00573E40"/>
    <w:rsid w:val="00584B6F"/>
    <w:rsid w:val="00593203"/>
    <w:rsid w:val="00594D49"/>
    <w:rsid w:val="005A21B9"/>
    <w:rsid w:val="005B1577"/>
    <w:rsid w:val="005B7C5B"/>
    <w:rsid w:val="005C26C4"/>
    <w:rsid w:val="005D3E0A"/>
    <w:rsid w:val="005D4A51"/>
    <w:rsid w:val="005F2448"/>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4F97"/>
    <w:rsid w:val="006A5542"/>
    <w:rsid w:val="006B4718"/>
    <w:rsid w:val="006B5131"/>
    <w:rsid w:val="006B69A9"/>
    <w:rsid w:val="006C6431"/>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1133E"/>
    <w:rsid w:val="0091594B"/>
    <w:rsid w:val="0091651C"/>
    <w:rsid w:val="00917DF5"/>
    <w:rsid w:val="0092076B"/>
    <w:rsid w:val="009323C2"/>
    <w:rsid w:val="009355AA"/>
    <w:rsid w:val="00936E62"/>
    <w:rsid w:val="00940E29"/>
    <w:rsid w:val="00947322"/>
    <w:rsid w:val="009760E9"/>
    <w:rsid w:val="009803A2"/>
    <w:rsid w:val="00987828"/>
    <w:rsid w:val="00994B18"/>
    <w:rsid w:val="0099649D"/>
    <w:rsid w:val="0099771D"/>
    <w:rsid w:val="009A0119"/>
    <w:rsid w:val="009B73BF"/>
    <w:rsid w:val="009D196C"/>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E7BB5"/>
    <w:rsid w:val="00AF0729"/>
    <w:rsid w:val="00B11ADD"/>
    <w:rsid w:val="00B125C8"/>
    <w:rsid w:val="00B266AA"/>
    <w:rsid w:val="00B42F02"/>
    <w:rsid w:val="00B50F16"/>
    <w:rsid w:val="00B52196"/>
    <w:rsid w:val="00B60E43"/>
    <w:rsid w:val="00B645B1"/>
    <w:rsid w:val="00B7135D"/>
    <w:rsid w:val="00B775B6"/>
    <w:rsid w:val="00B850C0"/>
    <w:rsid w:val="00B913A6"/>
    <w:rsid w:val="00B93E58"/>
    <w:rsid w:val="00BA0859"/>
    <w:rsid w:val="00BA5F61"/>
    <w:rsid w:val="00BB3BAE"/>
    <w:rsid w:val="00BB4183"/>
    <w:rsid w:val="00BB620B"/>
    <w:rsid w:val="00BB74C8"/>
    <w:rsid w:val="00BC493C"/>
    <w:rsid w:val="00BD0609"/>
    <w:rsid w:val="00BD1A78"/>
    <w:rsid w:val="00BE1C0D"/>
    <w:rsid w:val="00BE24D6"/>
    <w:rsid w:val="00BE3030"/>
    <w:rsid w:val="00BE5D73"/>
    <w:rsid w:val="00BF3695"/>
    <w:rsid w:val="00BF4CE9"/>
    <w:rsid w:val="00C10C24"/>
    <w:rsid w:val="00C13555"/>
    <w:rsid w:val="00C14CBF"/>
    <w:rsid w:val="00C30D72"/>
    <w:rsid w:val="00C33EDE"/>
    <w:rsid w:val="00C37F9F"/>
    <w:rsid w:val="00C425E8"/>
    <w:rsid w:val="00C45D35"/>
    <w:rsid w:val="00C46231"/>
    <w:rsid w:val="00C50E0C"/>
    <w:rsid w:val="00C62309"/>
    <w:rsid w:val="00C6233A"/>
    <w:rsid w:val="00C70110"/>
    <w:rsid w:val="00C70A24"/>
    <w:rsid w:val="00C71D64"/>
    <w:rsid w:val="00C8597F"/>
    <w:rsid w:val="00C86848"/>
    <w:rsid w:val="00C944C9"/>
    <w:rsid w:val="00C94607"/>
    <w:rsid w:val="00C97791"/>
    <w:rsid w:val="00CB0C22"/>
    <w:rsid w:val="00CB30EB"/>
    <w:rsid w:val="00CB3AED"/>
    <w:rsid w:val="00CB5229"/>
    <w:rsid w:val="00CC1CD4"/>
    <w:rsid w:val="00CD204A"/>
    <w:rsid w:val="00CD794A"/>
    <w:rsid w:val="00CE07B7"/>
    <w:rsid w:val="00D20053"/>
    <w:rsid w:val="00D2028E"/>
    <w:rsid w:val="00D22775"/>
    <w:rsid w:val="00D2401D"/>
    <w:rsid w:val="00D251B7"/>
    <w:rsid w:val="00D31FB0"/>
    <w:rsid w:val="00D36476"/>
    <w:rsid w:val="00D42359"/>
    <w:rsid w:val="00D42958"/>
    <w:rsid w:val="00D4431C"/>
    <w:rsid w:val="00D67D59"/>
    <w:rsid w:val="00D67EBE"/>
    <w:rsid w:val="00D705A0"/>
    <w:rsid w:val="00D94A4E"/>
    <w:rsid w:val="00D978F8"/>
    <w:rsid w:val="00DA2A38"/>
    <w:rsid w:val="00DA56E5"/>
    <w:rsid w:val="00DA6211"/>
    <w:rsid w:val="00DB5DC5"/>
    <w:rsid w:val="00DC0856"/>
    <w:rsid w:val="00DC4FF3"/>
    <w:rsid w:val="00DD28BC"/>
    <w:rsid w:val="00DD3B6B"/>
    <w:rsid w:val="00DF1F75"/>
    <w:rsid w:val="00DF60AE"/>
    <w:rsid w:val="00E00233"/>
    <w:rsid w:val="00E036CB"/>
    <w:rsid w:val="00E03A71"/>
    <w:rsid w:val="00E058AC"/>
    <w:rsid w:val="00E16B79"/>
    <w:rsid w:val="00E20D07"/>
    <w:rsid w:val="00E23E77"/>
    <w:rsid w:val="00E3056B"/>
    <w:rsid w:val="00E578B5"/>
    <w:rsid w:val="00E57FDF"/>
    <w:rsid w:val="00E62A6A"/>
    <w:rsid w:val="00E93E86"/>
    <w:rsid w:val="00EA4DDC"/>
    <w:rsid w:val="00EB1AB8"/>
    <w:rsid w:val="00EB4044"/>
    <w:rsid w:val="00EC0C59"/>
    <w:rsid w:val="00EC78AF"/>
    <w:rsid w:val="00ED1607"/>
    <w:rsid w:val="00ED3AD1"/>
    <w:rsid w:val="00ED7B22"/>
    <w:rsid w:val="00EE3EF6"/>
    <w:rsid w:val="00EE5F7D"/>
    <w:rsid w:val="00EF53D4"/>
    <w:rsid w:val="00EF7120"/>
    <w:rsid w:val="00F2333E"/>
    <w:rsid w:val="00F238D7"/>
    <w:rsid w:val="00F23C91"/>
    <w:rsid w:val="00F316BD"/>
    <w:rsid w:val="00F41C4B"/>
    <w:rsid w:val="00F4701E"/>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AF681-A7A9-B74C-9955-D7F0C8AA2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27008</Words>
  <Characters>153948</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6</cp:revision>
  <dcterms:created xsi:type="dcterms:W3CDTF">2019-06-29T17:47:00Z</dcterms:created>
  <dcterms:modified xsi:type="dcterms:W3CDTF">2019-07-01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LrhVQND"/&gt;&lt;style id="http://www.zotero.org/styles/geobiology" hasBibliography="1" bibliographyStyleHasBeenSet="0"/&gt;&lt;prefs&gt;&lt;pref name="fieldType" value="Field"/&gt;&lt;/prefs&gt;&lt;/data&gt;</vt:lpwstr>
  </property>
</Properties>
</file>